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5E984" w14:textId="77777777" w:rsidR="00F166A0" w:rsidRPr="00EC3E2F" w:rsidRDefault="00F166A0" w:rsidP="00D02B85">
      <w:pPr>
        <w:spacing w:after="0"/>
        <w:rPr>
          <w:rFonts w:ascii="Calibri" w:hAnsi="Calibri" w:cs="Calibri"/>
          <w:noProof/>
          <w:sz w:val="6"/>
          <w:szCs w:val="6"/>
        </w:rPr>
      </w:pPr>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84" w:type="dxa"/>
          <w:right w:w="284" w:type="dxa"/>
        </w:tblCellMar>
        <w:tblLook w:val="04A0" w:firstRow="1" w:lastRow="0" w:firstColumn="1" w:lastColumn="0" w:noHBand="0" w:noVBand="1"/>
      </w:tblPr>
      <w:tblGrid>
        <w:gridCol w:w="10168"/>
      </w:tblGrid>
      <w:tr w:rsidR="00F166A0" w:rsidRPr="00EC3E2F" w14:paraId="2336EDE1" w14:textId="77777777" w:rsidTr="005B783A">
        <w:trPr>
          <w:trHeight w:val="654"/>
          <w:jc w:val="center"/>
        </w:trPr>
        <w:tc>
          <w:tcPr>
            <w:tcW w:w="10188" w:type="dxa"/>
            <w:shd w:val="clear" w:color="auto" w:fill="E8E7EC"/>
          </w:tcPr>
          <w:p w14:paraId="22D13437" w14:textId="5F5BE2D3" w:rsidR="003F0F3F" w:rsidRPr="00EC3E2F" w:rsidRDefault="00AF5D34" w:rsidP="00BA5011">
            <w:pPr>
              <w:pStyle w:val="CLIN1HEADING"/>
              <w:rPr>
                <w:rFonts w:cs="Calibri"/>
              </w:rPr>
            </w:pPr>
            <w:r w:rsidRPr="00EC3E2F">
              <w:rPr>
                <w:rFonts w:cs="Calibri"/>
              </w:rPr>
              <w:t xml:space="preserve">cLINICAL UTILITY OF </w:t>
            </w:r>
            <w:r w:rsidR="00E74528" w:rsidRPr="00EC3E2F">
              <w:rPr>
                <w:rFonts w:cs="Calibri"/>
              </w:rPr>
              <w:t>MOLECULAR</w:t>
            </w:r>
            <w:r w:rsidRPr="00EC3E2F">
              <w:rPr>
                <w:rFonts w:cs="Calibri"/>
              </w:rPr>
              <w:t xml:space="preserve"> TESTING IN </w:t>
            </w:r>
            <w:r w:rsidR="00BA5011" w:rsidRPr="00EC3E2F">
              <w:rPr>
                <w:rFonts w:cs="Calibri"/>
              </w:rPr>
              <w:br/>
            </w:r>
            <w:r w:rsidR="003F0F3F" w:rsidRPr="00EC3E2F">
              <w:rPr>
                <w:rFonts w:cs="Calibri"/>
              </w:rPr>
              <w:t>Clonal Haematopoiesis</w:t>
            </w:r>
          </w:p>
          <w:p w14:paraId="4ECCE0B2" w14:textId="77777777" w:rsidR="003F0F3F" w:rsidRPr="00EC3E2F" w:rsidRDefault="003F0F3F" w:rsidP="003F0F3F">
            <w:pPr>
              <w:pStyle w:val="CLIN2SUBHEADINGS"/>
              <w:rPr>
                <w:rFonts w:cs="Calibri"/>
              </w:rPr>
            </w:pPr>
            <w:r w:rsidRPr="00EC3E2F">
              <w:rPr>
                <w:rFonts w:cs="Calibri"/>
              </w:rPr>
              <w:t>Diagnostic Utility</w:t>
            </w:r>
          </w:p>
          <w:p w14:paraId="24D4E7C7" w14:textId="0E217970" w:rsidR="003F0F3F" w:rsidRPr="00EC3E2F" w:rsidRDefault="003F0F3F" w:rsidP="007B28A8">
            <w:pPr>
              <w:pStyle w:val="CLIN3BULLETPOINTS"/>
              <w:rPr>
                <w:rFonts w:cs="Calibri"/>
              </w:rPr>
            </w:pPr>
            <w:r w:rsidRPr="00EC3E2F">
              <w:rPr>
                <w:rFonts w:cs="Calibri"/>
              </w:rPr>
              <w:t xml:space="preserve">The </w:t>
            </w:r>
            <w:r w:rsidR="00526802" w:rsidRPr="00EC3E2F">
              <w:rPr>
                <w:rFonts w:cs="Calibri"/>
              </w:rPr>
              <w:t>detection</w:t>
            </w:r>
            <w:r w:rsidRPr="00EC3E2F">
              <w:rPr>
                <w:rFonts w:cs="Calibri"/>
              </w:rPr>
              <w:t xml:space="preserve"> of </w:t>
            </w:r>
            <w:r w:rsidR="00526802" w:rsidRPr="00EC3E2F">
              <w:rPr>
                <w:rFonts w:cs="Calibri"/>
              </w:rPr>
              <w:t xml:space="preserve">assumed </w:t>
            </w:r>
            <w:r w:rsidRPr="00EC3E2F">
              <w:rPr>
                <w:rFonts w:cs="Calibri"/>
              </w:rPr>
              <w:t>somatic mutations in the peripheral blood or bone marrow is consistent with the presence of clonal haematopoiesis.</w:t>
            </w:r>
          </w:p>
          <w:p w14:paraId="16CC9257" w14:textId="0C7DC839" w:rsidR="003F0F3F" w:rsidRPr="00EC3E2F" w:rsidRDefault="003F0F3F" w:rsidP="007B28A8">
            <w:pPr>
              <w:pStyle w:val="CLIN3BULLETPOINTS"/>
              <w:rPr>
                <w:rFonts w:cs="Calibri"/>
              </w:rPr>
            </w:pPr>
            <w:r w:rsidRPr="00EC3E2F">
              <w:rPr>
                <w:rFonts w:cs="Calibri"/>
              </w:rPr>
              <w:t>In the absence of fulfilling diagnostic criteria for a hematologic malignancy, this may be termed clonal haematopoiesis of indeterminate potential (CHIP) or age-related clonal haematopoiesis (ARCH) if the peripheral counts are normal, and clonal cytopenias of undetermined significance (CCUS) when there are cytopenias</w:t>
            </w:r>
            <w:r w:rsidR="002146FC" w:rsidRPr="00EC3E2F">
              <w:rPr>
                <w:rFonts w:cs="Calibri"/>
              </w:rPr>
              <w:fldChar w:fldCharType="begin">
                <w:fldData xml:space="preserve">PEVuZE5vdGU+PENpdGU+PEF1dGhvcj5TdGVlbnNtYTwvQXV0aG9yPjxZZWFyPjIwMTU8L1llYXI+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</w:fldData>
              </w:fldChar>
            </w:r>
            <w:r w:rsidR="00B52AB8">
              <w:rPr>
                <w:rFonts w:cs="Calibri"/>
              </w:rPr>
              <w:instrText xml:space="preserve"> ADDIN EN.CITE </w:instrText>
            </w:r>
            <w:r w:rsidR="00B52AB8">
              <w:rPr>
                <w:rFonts w:cs="Calibri"/>
              </w:rPr>
              <w:fldChar w:fldCharType="begin">
                <w:fldData xml:space="preserve">PEVuZE5vdGU+PENpdGU+PEF1dGhvcj5TdGVlbnNtYTwvQXV0aG9yPjxZZWFyPjIwMTU8L1llYXI+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1</w:t>
            </w:r>
            <w:r w:rsidR="002146FC" w:rsidRPr="00EC3E2F">
              <w:rPr>
                <w:rFonts w:cs="Calibri"/>
              </w:rPr>
              <w:fldChar w:fldCharType="end"/>
            </w:r>
            <w:r w:rsidRPr="00EC3E2F">
              <w:rPr>
                <w:rFonts w:cs="Calibri"/>
              </w:rPr>
              <w:t>.</w:t>
            </w:r>
          </w:p>
          <w:p w14:paraId="4116CD4D" w14:textId="6DB51F6D" w:rsidR="003F0F3F" w:rsidRPr="00EC3E2F" w:rsidRDefault="003F0F3F" w:rsidP="007B28A8">
            <w:pPr>
              <w:pStyle w:val="CLIN3BULLETPOINTS"/>
              <w:rPr>
                <w:rFonts w:cs="Calibri"/>
              </w:rPr>
            </w:pPr>
            <w:r w:rsidRPr="00EC3E2F">
              <w:rPr>
                <w:rFonts w:cs="Calibri"/>
              </w:rPr>
              <w:t>There is significant clinical and molecular overlap between CCUS and lower-risk MDS</w:t>
            </w:r>
            <w:r w:rsidR="002146FC" w:rsidRPr="00EC3E2F">
              <w:rPr>
                <w:rFonts w:cs="Calibri"/>
              </w:rPr>
              <w:fldChar w:fldCharType="begin"/>
            </w:r>
            <w:r w:rsidR="002146FC" w:rsidRPr="00EC3E2F">
              <w:rPr>
                <w:rFonts w:cs="Calibri"/>
              </w:rPr>
              <w:instrText xml:space="preserve"> ADDIN EN.CITE &lt;EndNote&gt;&lt;Cite&gt;&lt;Author&gt;Li&lt;/Author&gt;&lt;Year&gt;2021&lt;/Year&gt;&lt;RecNum&gt;3259&lt;/RecNum&gt;&lt;DisplayText&gt;&lt;style face="superscript"&gt;2&lt;/style&gt;&lt;/DisplayText&gt;&lt;record&gt;&lt;rec-number&gt;3259&lt;/rec-number&gt;&lt;foreign-keys&gt;&lt;key app="EN" db-id="9tf9awezcerpdted5zbxvvdv99ret2tzf25p" timestamp="1633937029"&gt;3259&lt;/key&gt;&lt;/foreign-keys&gt;&lt;ref-type name="Journal Article"&gt;17&lt;/ref-type&gt;&lt;contributors&gt;&lt;authors&gt;&lt;author&gt;Li, Marissa&lt;/author&gt;&lt;author&gt;Binder, Moritz&lt;/author&gt;&lt;author&gt;Lasho, Terra&lt;/author&gt;&lt;author&gt;Ferrer, Alejandro&lt;/author&gt;&lt;author&gt;Gangat, Naseema&lt;/author&gt;&lt;author&gt;Al-Kali, Aref&lt;/author&gt;&lt;author&gt;Mangaonkar, Abhishek&lt;/author&gt;&lt;author&gt;Elliott, Michelle&lt;/author&gt;&lt;author&gt;Litzow, Mark&lt;/author&gt;&lt;author&gt;Hogan, William&lt;/author&gt;&lt;author&gt;Pardanani, Animesh&lt;/author&gt;&lt;author&gt;Wolanskyj-Spinner, Alexandra&lt;/author&gt;&lt;author&gt;Howard, Matthew&lt;/author&gt;&lt;author&gt;King, Rebecca L.&lt;/author&gt;&lt;author&gt;Shah, Mithun&lt;/author&gt;&lt;author&gt;Alkhateeb, Hassan&lt;/author&gt;&lt;author&gt;Begna, Kebede&lt;/author&gt;&lt;author&gt;Tefferi, Ayalew&lt;/author&gt;&lt;author&gt;Finke, Christy&lt;/author&gt;&lt;author&gt;Oliveira, Jennifer&lt;/author&gt;&lt;author&gt;Ketterling, Rhett&lt;/author&gt;&lt;author&gt;Olteanu, Horatiu&lt;/author&gt;&lt;author&gt;Patnaik, Mrinal M.&lt;/author&gt;&lt;/authors&gt;&lt;/contributors&gt;&lt;titles&gt;&lt;title&gt;Clinical, molecular, and prognostic comparisons between CCUS and lower-risk MDS: a study of 187 molecularly annotated patients&lt;/title&gt;&lt;secondary-title&gt;Blood Advances&lt;/secondary-title&gt;&lt;/titles&gt;&lt;periodical&gt;&lt;full-title&gt;Blood Advances&lt;/full-title&gt;&lt;/periodical&gt;&lt;pages&gt;2272-2278&lt;/pages&gt;&lt;volume&gt;5&lt;/volume&gt;&lt;number&gt;8&lt;/number&gt;&lt;dates&gt;&lt;year&gt;2021&lt;/year&gt;&lt;/dates&gt;&lt;isbn&gt;2473-9529&lt;/isbn&gt;&lt;urls&gt;&lt;related-urls&gt;&lt;url&gt;https://doi.org/10.1182/bloodadvances.2020003976&lt;/url&gt;&lt;/related-urls&gt;&lt;/urls&gt;&lt;electronic-resource-num&gt;10.1182/bloodadvances.2020003976&lt;/electronic-resource-num&gt;&lt;access-date&gt;9/29/2021&lt;/access-date&gt;&lt;/record&gt;&lt;/Cite&gt;&lt;/EndNote&gt;</w:instrText>
            </w:r>
            <w:r w:rsidR="002146FC" w:rsidRPr="00EC3E2F">
              <w:rPr>
                <w:rFonts w:cs="Calibri"/>
              </w:rPr>
              <w:fldChar w:fldCharType="separate"/>
            </w:r>
            <w:r w:rsidR="002146FC" w:rsidRPr="00EC3E2F">
              <w:rPr>
                <w:rFonts w:cs="Calibri"/>
                <w:vertAlign w:val="superscript"/>
              </w:rPr>
              <w:t>2</w:t>
            </w:r>
            <w:r w:rsidR="002146FC" w:rsidRPr="00EC3E2F">
              <w:rPr>
                <w:rFonts w:cs="Calibri"/>
              </w:rPr>
              <w:fldChar w:fldCharType="end"/>
            </w:r>
            <w:r w:rsidRPr="00EC3E2F">
              <w:rPr>
                <w:rFonts w:cs="Calibri"/>
              </w:rPr>
              <w:t>.</w:t>
            </w:r>
          </w:p>
          <w:p w14:paraId="22CED792" w14:textId="361DC6C1" w:rsidR="003F0F3F" w:rsidRPr="00EC3E2F" w:rsidRDefault="003F0F3F" w:rsidP="007B28A8">
            <w:pPr>
              <w:pStyle w:val="CLIN3BULLETPOINTS"/>
              <w:rPr>
                <w:rFonts w:cs="Calibri"/>
              </w:rPr>
            </w:pPr>
            <w:r w:rsidRPr="00EC3E2F">
              <w:rPr>
                <w:rFonts w:cs="Calibri"/>
              </w:rPr>
              <w:t xml:space="preserve">The most commonly mutated genes in clonal haematopoiesis are </w:t>
            </w:r>
            <w:r w:rsidRPr="00EC3E2F">
              <w:rPr>
                <w:rFonts w:cs="Calibri"/>
                <w:i/>
              </w:rPr>
              <w:t>DNMT3A</w:t>
            </w:r>
            <w:r w:rsidRPr="00EC3E2F">
              <w:rPr>
                <w:rFonts w:cs="Calibri"/>
              </w:rPr>
              <w:t>,</w:t>
            </w:r>
            <w:r w:rsidRPr="00EC3E2F">
              <w:rPr>
                <w:rFonts w:cs="Calibri"/>
                <w:i/>
              </w:rPr>
              <w:t xml:space="preserve"> TET2</w:t>
            </w:r>
            <w:r w:rsidRPr="00EC3E2F">
              <w:rPr>
                <w:rFonts w:cs="Calibri"/>
              </w:rPr>
              <w:t xml:space="preserve"> and </w:t>
            </w:r>
            <w:r w:rsidRPr="00EC3E2F">
              <w:rPr>
                <w:rFonts w:cs="Calibri"/>
                <w:i/>
              </w:rPr>
              <w:t>ASXL1</w:t>
            </w:r>
            <w:r w:rsidRPr="00EC3E2F">
              <w:rPr>
                <w:rFonts w:cs="Calibri"/>
              </w:rPr>
              <w:t xml:space="preserve"> (DTA)</w:t>
            </w:r>
            <w:r w:rsidR="002146FC" w:rsidRPr="00EC3E2F">
              <w:rPr>
                <w:rFonts w:cs="Calibri"/>
              </w:rPr>
              <w:fldChar w:fldCharType="begin">
                <w:fldData xml:space="preserve">PEVuZE5vdGU+PENpdGU+PEF1dGhvcj5KYWlzd2FsPC9BdXRob3I+PFllYXI+MjAxNDwvWWVhcj48
UmVjTnVtPjIwODM8L1JlY051bT48RGlzcGxheVRleHQ+PHN0eWxlIGZhY2U9InN1cGVyc2NyaXB0
Ij4zLDQ8L3N0eWxlPjwvRGlzcGxheVRleHQ+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R2Vub3Zlc2U8L0F1dGhvcj48WWVh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3Ny04NzwvcGFnZXM+PHZv
bHVtZT4zNzE8L3ZvbHVtZT48bnVtYmVyPjI2PC9udW1iZXI+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Oi8vd3d3Lm5jYmkubmxtLm5paC5nb3YvcHVibWVkLzI1NDI2ODM4PC91cmw+PHVybD5o
dHRwOi8vd3d3Lm5lam0ub3JnL2RvaS9wZGYvMTAuMTA1Ni9ORUpNb2ExNDA5NDA1PC91cmw+PC9y
ZWxhdGVkLXVybHM+PC91cmxzPjxjdXN0b20yPlBNQzQyOTAwMjE8L2N1c3RvbTI+PGVsZWN0cm9u
aWMtcmVzb3VyY2UtbnVtPjEwLjEwNTYvTkVKTW9hMTQwOTQwNTwvZWxlY3Ryb25pYy1yZXNvdXJj
ZS1udW0+PC9yZWNvcmQ+PC9DaXRlPjwvRW5kTm90ZT4A
</w:fldData>
              </w:fldChar>
            </w:r>
            <w:r w:rsidR="00B52AB8">
              <w:rPr>
                <w:rFonts w:cs="Calibri"/>
              </w:rPr>
              <w:instrText xml:space="preserve"> ADDIN EN.CITE </w:instrText>
            </w:r>
            <w:r w:rsidR="00B52AB8">
              <w:rPr>
                <w:rFonts w:cs="Calibri"/>
              </w:rPr>
              <w:fldChar w:fldCharType="begin">
                <w:fldData xml:space="preserve">PEVuZE5vdGU+PENpdGU+PEF1dGhvcj5KYWlzd2FsPC9BdXRob3I+PFllYXI+MjAxNDwvWWVhcj48
UmVjTnVtPjIwODM8L1JlY051bT48RGlzcGxheVRleHQ+PHN0eWxlIGZhY2U9InN1cGVyc2NyaXB0
Ij4zLDQ8L3N0eWxlPjwvRGlzcGxheVRleHQ+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R2Vub3Zlc2U8L0F1dGhvcj48WWVh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3Ny04NzwvcGFnZXM+PHZv
bHVtZT4zNzE8L3ZvbHVtZT48bnVtYmVyPjI2PC9udW1iZXI+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Oi8vd3d3Lm5jYmkubmxtLm5paC5nb3YvcHVibWVkLzI1NDI2ODM4PC91cmw+PHVybD5o
dHRwOi8vd3d3Lm5lam0ub3JnL2RvaS9wZGYvMTAuMTA1Ni9ORUpNb2ExNDA5NDA1PC91cmw+PC9y
ZWxhdGVkLXVybHM+PC91cmxzPjxjdXN0b20yPlBNQzQyOTAwMjE8L2N1c3RvbTI+PGVsZWN0cm9u
aWMtcmVzb3VyY2UtbnVtPjEwLjEwNTYvTkVKTW9hMTQwOTQwNTwvZWxlY3Ryb25pYy1yZXNvdXJj
ZS1udW0+PC9yZWNvcmQ+PC9DaXRlPjwvRW5kTm90ZT4A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3,4</w:t>
            </w:r>
            <w:r w:rsidR="002146FC" w:rsidRPr="00EC3E2F">
              <w:rPr>
                <w:rFonts w:cs="Calibri"/>
              </w:rPr>
              <w:fldChar w:fldCharType="end"/>
            </w:r>
            <w:r w:rsidRPr="00EC3E2F">
              <w:rPr>
                <w:rFonts w:cs="Calibri"/>
              </w:rPr>
              <w:t xml:space="preserve">, however many other genes mutated in myeloid neoplasms are also observed in clonal haematopoiesis and CCUS including, but not limited to, </w:t>
            </w:r>
            <w:r w:rsidRPr="00EC3E2F">
              <w:rPr>
                <w:rFonts w:cs="Calibri"/>
                <w:i/>
              </w:rPr>
              <w:t>JAK2</w:t>
            </w:r>
            <w:r w:rsidRPr="00EC3E2F">
              <w:rPr>
                <w:rFonts w:cs="Calibri"/>
              </w:rPr>
              <w:t>,</w:t>
            </w:r>
            <w:r w:rsidRPr="00EC3E2F">
              <w:rPr>
                <w:rFonts w:cs="Calibri"/>
                <w:i/>
              </w:rPr>
              <w:t xml:space="preserve"> TP53</w:t>
            </w:r>
            <w:r w:rsidRPr="00EC3E2F">
              <w:rPr>
                <w:rFonts w:cs="Calibri"/>
              </w:rPr>
              <w:t>,</w:t>
            </w:r>
            <w:r w:rsidRPr="00EC3E2F">
              <w:rPr>
                <w:rFonts w:cs="Calibri"/>
                <w:i/>
              </w:rPr>
              <w:t xml:space="preserve"> PPM1D</w:t>
            </w:r>
            <w:r w:rsidRPr="00EC3E2F">
              <w:rPr>
                <w:rFonts w:cs="Calibri"/>
              </w:rPr>
              <w:t>,</w:t>
            </w:r>
            <w:r w:rsidRPr="00EC3E2F">
              <w:rPr>
                <w:rFonts w:cs="Calibri"/>
                <w:i/>
              </w:rPr>
              <w:t xml:space="preserve"> </w:t>
            </w:r>
            <w:r w:rsidRPr="00EC3E2F">
              <w:rPr>
                <w:rFonts w:cs="Calibri"/>
              </w:rPr>
              <w:t>spliceosome genes (</w:t>
            </w:r>
            <w:r w:rsidRPr="00EC3E2F">
              <w:rPr>
                <w:rFonts w:cs="Calibri"/>
                <w:i/>
              </w:rPr>
              <w:t>SF3B1</w:t>
            </w:r>
            <w:r w:rsidRPr="00EC3E2F">
              <w:rPr>
                <w:rFonts w:cs="Calibri"/>
              </w:rPr>
              <w:t xml:space="preserve">, </w:t>
            </w:r>
            <w:r w:rsidRPr="00EC3E2F">
              <w:rPr>
                <w:rFonts w:cs="Calibri"/>
                <w:i/>
              </w:rPr>
              <w:t>SRSF2</w:t>
            </w:r>
            <w:r w:rsidRPr="00EC3E2F">
              <w:rPr>
                <w:rFonts w:cs="Calibri"/>
              </w:rPr>
              <w:t>,</w:t>
            </w:r>
            <w:r w:rsidRPr="00EC3E2F">
              <w:rPr>
                <w:rFonts w:cs="Calibri"/>
                <w:i/>
              </w:rPr>
              <w:t xml:space="preserve"> U2AF1</w:t>
            </w:r>
            <w:r w:rsidRPr="00EC3E2F">
              <w:rPr>
                <w:rFonts w:cs="Calibri"/>
              </w:rPr>
              <w:t>,</w:t>
            </w:r>
            <w:r w:rsidRPr="00EC3E2F">
              <w:rPr>
                <w:rFonts w:cs="Calibri"/>
                <w:i/>
              </w:rPr>
              <w:t xml:space="preserve"> ZRSR2)</w:t>
            </w:r>
            <w:r w:rsidRPr="00EC3E2F">
              <w:rPr>
                <w:rFonts w:cs="Calibri"/>
              </w:rPr>
              <w:t>,</w:t>
            </w:r>
            <w:r w:rsidRPr="00EC3E2F">
              <w:rPr>
                <w:rFonts w:cs="Calibri"/>
                <w:i/>
              </w:rPr>
              <w:t xml:space="preserve"> IDH1</w:t>
            </w:r>
            <w:r w:rsidR="00B06C8C" w:rsidRPr="00EC3E2F">
              <w:rPr>
                <w:rFonts w:cs="Calibri"/>
              </w:rPr>
              <w:t>,</w:t>
            </w:r>
            <w:r w:rsidR="00B06C8C" w:rsidRPr="00EC3E2F">
              <w:rPr>
                <w:rFonts w:cs="Calibri"/>
                <w:i/>
              </w:rPr>
              <w:t xml:space="preserve"> IDH</w:t>
            </w:r>
            <w:r w:rsidRPr="00EC3E2F">
              <w:rPr>
                <w:rFonts w:cs="Calibri"/>
                <w:i/>
              </w:rPr>
              <w:t>2</w:t>
            </w:r>
            <w:r w:rsidRPr="00EC3E2F">
              <w:rPr>
                <w:rFonts w:cs="Calibri"/>
              </w:rPr>
              <w:t>,</w:t>
            </w:r>
            <w:r w:rsidRPr="00EC3E2F">
              <w:rPr>
                <w:rFonts w:cs="Calibri"/>
                <w:i/>
              </w:rPr>
              <w:t xml:space="preserve"> EZH2</w:t>
            </w:r>
            <w:r w:rsidRPr="00EC3E2F">
              <w:rPr>
                <w:rFonts w:cs="Calibri"/>
              </w:rPr>
              <w:t>,</w:t>
            </w:r>
            <w:r w:rsidRPr="00EC3E2F">
              <w:rPr>
                <w:rFonts w:cs="Calibri"/>
                <w:i/>
              </w:rPr>
              <w:t xml:space="preserve"> RUNX1 </w:t>
            </w:r>
            <w:r w:rsidRPr="00EC3E2F">
              <w:rPr>
                <w:rFonts w:cs="Calibri"/>
              </w:rPr>
              <w:t>and</w:t>
            </w:r>
            <w:r w:rsidRPr="00EC3E2F">
              <w:rPr>
                <w:rFonts w:cs="Calibri"/>
                <w:i/>
              </w:rPr>
              <w:t xml:space="preserve"> CBL</w:t>
            </w:r>
            <w:r w:rsidR="002146FC" w:rsidRPr="00EC3E2F">
              <w:rPr>
                <w:rFonts w:cs="Calibri"/>
              </w:rPr>
              <w:fldChar w:fldCharType="begin">
                <w:fldData xml:space="preserve">PEVuZE5vdGU+PENpdGU+PEF1dGhvcj5HZW5vdmVzZTwvQXV0aG9yPjxZZWFyPjIwMTQ8L1llYXI+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3Ny04NzwvcGFnZXM+PHZvbHVtZT4z
NzE8L3ZvbHVtZT48bnVtYmVyPjI2PC9udW1iZXI+PGtleXdvcmRzPjxrZXl3b3JkPkFkdWx0PC9r
ZXl3b3JkPjxrZXl3b3JkPkFnZSBGYWN0b3JzPC9rZXl3b3JkPjxrZXl3b3JkPkFnZWQ8L2tleXdv
cmQ+PGtleXdvcmQ+QWdlZCwgODAgYW5kIG92ZXI8L2tleXdvcmQ+PGtleXdvcmQ+KkJsb29kPC9r
ZXl3b3JkPjxrZXl3b3JkPkNlbGwgVHJhbnNmb3JtYXRpb24sIE5lb3BsYXN0aWMvKmdlbmV0aWNz
PC9rZXl3b3JkPjxrZXl3b3JkPkNsb25lIENlbGxzPC9rZXl3b3JkPjxrZXl3b3JkPkROQSBNdXRh
dGlvbmFsIEFuYWx5c2lzPC9rZXl3b3JkPjxrZXl3b3JkPkV4b21lPC9rZXl3b3JkPjxrZXl3b3Jk
PkhlbWF0b2xvZ2ljIE5lb3BsYXNtcy8qZ2VuZXRpY3MvcGh5c2lvcGF0aG9sb2d5PC9rZXl3b3Jk
PjxrZXl3b3JkPkhlbWF0b3BvaWVzaXMvKnBoeXNpb2xvZ3k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4PC9hY2Nlc3Npb24tbnVtPjx1cmxzPjxyZWxhdGVkLXVybHM+PHVybD5odHRw
Oi8vd3d3Lm5jYmkubmxtLm5paC5nb3YvcHVibWVkLzI1NDI2ODM4PC91cmw+PHVybD5odHRwOi8v
d3d3Lm5lam0ub3JnL2RvaS9wZGYvMTAuMTA1Ni9ORUpNb2ExNDA5NDA1PC91cmw+PC9yZWxhdGVk
LXVybHM+PC91cmxzPjxjdXN0b20yPlBNQzQyOTAwMjE8L2N1c3RvbTI+PGVsZWN0cm9uaWMtcmVz
b3VyY2UtbnVtPjEwLjEwNTYvTkVKTW9hMTQwOTQwNTwvZWxlY3Ryb25pYy1yZXNvdXJjZS1udW0+
PC9yZWNvcmQ+PC9DaXRlPjxDaXRlPjxBdXRob3I+SmFpc3dhbDwvQXV0aG9yPjxZZWFyPjIwMTQ8
L1llYXI+PFJlY051bT4yMDgzPC9SZWNOdW0+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TWFsY292YXRpPC9BdXRob3I+PFll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</w:fldData>
              </w:fldChar>
            </w:r>
            <w:r w:rsidR="00B52AB8">
              <w:rPr>
                <w:rFonts w:cs="Calibri"/>
              </w:rPr>
              <w:instrText xml:space="preserve"> ADDIN EN.CITE </w:instrText>
            </w:r>
            <w:r w:rsidR="00B52AB8">
              <w:rPr>
                <w:rFonts w:cs="Calibri"/>
              </w:rPr>
              <w:fldChar w:fldCharType="begin">
                <w:fldData xml:space="preserve">PEVuZE5vdGU+PENpdGU+PEF1dGhvcj5HZW5vdmVzZTwvQXV0aG9yPjxZZWFyPjIwMTQ8L1llYXI+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3Ny04NzwvcGFnZXM+PHZvbHVtZT4z
NzE8L3ZvbHVtZT48bnVtYmVyPjI2PC9udW1iZXI+PGtleXdvcmRzPjxrZXl3b3JkPkFkdWx0PC9r
ZXl3b3JkPjxrZXl3b3JkPkFnZSBGYWN0b3JzPC9rZXl3b3JkPjxrZXl3b3JkPkFnZWQ8L2tleXdv
cmQ+PGtleXdvcmQ+QWdlZCwgODAgYW5kIG92ZXI8L2tleXdvcmQ+PGtleXdvcmQ+KkJsb29kPC9r
ZXl3b3JkPjxrZXl3b3JkPkNlbGwgVHJhbnNmb3JtYXRpb24sIE5lb3BsYXN0aWMvKmdlbmV0aWNz
PC9rZXl3b3JkPjxrZXl3b3JkPkNsb25lIENlbGxzPC9rZXl3b3JkPjxrZXl3b3JkPkROQSBNdXRh
dGlvbmFsIEFuYWx5c2lzPC9rZXl3b3JkPjxrZXl3b3JkPkV4b21lPC9rZXl3b3JkPjxrZXl3b3Jk
PkhlbWF0b2xvZ2ljIE5lb3BsYXNtcy8qZ2VuZXRpY3MvcGh5c2lvcGF0aG9sb2d5PC9rZXl3b3Jk
PjxrZXl3b3JkPkhlbWF0b3BvaWVzaXMvKnBoeXNpb2xvZ3k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4PC9hY2Nlc3Npb24tbnVtPjx1cmxzPjxyZWxhdGVkLXVybHM+PHVybD5odHRw
Oi8vd3d3Lm5jYmkubmxtLm5paC5nb3YvcHVibWVkLzI1NDI2ODM4PC91cmw+PHVybD5odHRwOi8v
d3d3Lm5lam0ub3JnL2RvaS9wZGYvMTAuMTA1Ni9ORUpNb2ExNDA5NDA1PC91cmw+PC9yZWxhdGVk
LXVybHM+PC91cmxzPjxjdXN0b20yPlBNQzQyOTAwMjE8L2N1c3RvbTI+PGVsZWN0cm9uaWMtcmVz
b3VyY2UtbnVtPjEwLjEwNTYvTkVKTW9hMTQwOTQwNTwvZWxlY3Ryb25pYy1yZXNvdXJjZS1udW0+
PC9yZWNvcmQ+PC9DaXRlPjxDaXRlPjxBdXRob3I+SmFpc3dhbDwvQXV0aG9yPjxZZWFyPjIwMTQ8
L1llYXI+PFJlY051bT4yMDgzPC9SZWNOdW0+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TWFsY292YXRpPC9BdXRob3I+PFll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3-6</w:t>
            </w:r>
            <w:r w:rsidR="002146FC" w:rsidRPr="00EC3E2F">
              <w:rPr>
                <w:rFonts w:cs="Calibri"/>
              </w:rPr>
              <w:fldChar w:fldCharType="end"/>
            </w:r>
            <w:r w:rsidRPr="00EC3E2F">
              <w:rPr>
                <w:rFonts w:cs="Calibri"/>
              </w:rPr>
              <w:t>.</w:t>
            </w:r>
          </w:p>
          <w:p w14:paraId="7430B249" w14:textId="77777777" w:rsidR="003F0F3F" w:rsidRPr="00EC3E2F" w:rsidRDefault="003F0F3F" w:rsidP="003F0F3F">
            <w:pPr>
              <w:pStyle w:val="CLIN2SUBHEADINGS"/>
              <w:rPr>
                <w:rFonts w:cs="Calibri"/>
              </w:rPr>
            </w:pPr>
            <w:r w:rsidRPr="00EC3E2F">
              <w:rPr>
                <w:rFonts w:cs="Calibri"/>
              </w:rPr>
              <w:t>Prognostic Utility</w:t>
            </w:r>
          </w:p>
          <w:p w14:paraId="0B3487D8" w14:textId="0FE87750" w:rsidR="003F0F3F" w:rsidRPr="00EC3E2F" w:rsidRDefault="003F0F3F" w:rsidP="007B28A8">
            <w:pPr>
              <w:pStyle w:val="CLIN3BULLETPOINTS"/>
              <w:rPr>
                <w:rFonts w:cs="Calibri"/>
              </w:rPr>
            </w:pPr>
            <w:r w:rsidRPr="00EC3E2F">
              <w:rPr>
                <w:rFonts w:cs="Calibri"/>
              </w:rPr>
              <w:t>Clonal haematopoiesis is associated with an increased risk of subsequent diagnosis of haematological malignancy, however most individuals who acquire clonal haematopoiesis during aging will never develop haematologic disease, with the risk estimated at 0.5</w:t>
            </w:r>
            <w:r w:rsidR="00166705" w:rsidRPr="00EC3E2F">
              <w:rPr>
                <w:rFonts w:cs="Calibri"/>
              </w:rPr>
              <w:t>%-</w:t>
            </w:r>
            <w:r w:rsidRPr="00EC3E2F">
              <w:rPr>
                <w:rFonts w:cs="Calibri"/>
              </w:rPr>
              <w:t>1% per year</w:t>
            </w:r>
            <w:r w:rsidR="002146FC" w:rsidRPr="00EC3E2F">
              <w:rPr>
                <w:rFonts w:cs="Calibri"/>
              </w:rPr>
              <w:fldChar w:fldCharType="begin">
                <w:fldData xml:space="preserve">PEVuZE5vdGU+PENpdGU+PEF1dGhvcj5KYWlzd2FsPC9BdXRob3I+PFllYXI+MjAxNDwvWWVhcj48
UmVjTnVtPjIwODM8L1JlY051bT48RGlzcGxheVRleHQ+PHN0eWxlIGZhY2U9InN1cGVyc2NyaXB0
Ij4zLDQ8L3N0eWxlPjwvRGlzcGxheVRleHQ+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R2Vub3Zlc2U8L0F1dGhvcj48WWVh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3Ny04NzwvcGFnZXM+PHZv
bHVtZT4zNzE8L3ZvbHVtZT48bnVtYmVyPjI2PC9udW1iZXI+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Oi8vd3d3Lm5jYmkubmxtLm5paC5nb3YvcHVibWVkLzI1NDI2ODM4PC91cmw+PHVybD5o
dHRwOi8vd3d3Lm5lam0ub3JnL2RvaS9wZGYvMTAuMTA1Ni9ORUpNb2ExNDA5NDA1PC91cmw+PC9y
ZWxhdGVkLXVybHM+PC91cmxzPjxjdXN0b20yPlBNQzQyOTAwMjE8L2N1c3RvbTI+PGVsZWN0cm9u
aWMtcmVzb3VyY2UtbnVtPjEwLjEwNTYvTkVKTW9hMTQwOTQwNTwvZWxlY3Ryb25pYy1yZXNvdXJj
ZS1udW0+PC9yZWNvcmQ+PC9DaXRlPjwvRW5kTm90ZT4A
</w:fldData>
              </w:fldChar>
            </w:r>
            <w:r w:rsidR="00B52AB8">
              <w:rPr>
                <w:rFonts w:cs="Calibri"/>
              </w:rPr>
              <w:instrText xml:space="preserve"> ADDIN EN.CITE </w:instrText>
            </w:r>
            <w:r w:rsidR="00B52AB8">
              <w:rPr>
                <w:rFonts w:cs="Calibri"/>
              </w:rPr>
              <w:fldChar w:fldCharType="begin">
                <w:fldData xml:space="preserve">PEVuZE5vdGU+PENpdGU+PEF1dGhvcj5KYWlzd2FsPC9BdXRob3I+PFllYXI+MjAxNDwvWWVhcj48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3Ny04NzwvcGFnZXM+PHZv
bHVtZT4zNzE8L3ZvbHVtZT48bnVtYmVyPjI2PC9udW1iZXI+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Oi8vd3d3Lm5jYmkubmxtLm5paC5nb3YvcHVibWVkLzI1NDI2ODM4PC91cmw+PHVybD5o
dHRwOi8vd3d3Lm5lam0ub3JnL2RvaS9wZGYvMTAuMTA1Ni9ORUpNb2ExNDA5NDA1PC91cmw+PC9y
ZWxhdGVkLXVybHM+PC91cmxzPjxjdXN0b20yPlBNQzQyOTAwMjE8L2N1c3RvbTI+PGVsZWN0cm9u
aWMtcmVzb3VyY2UtbnVtPjEwLjEwNTYvTkVKTW9hMTQwOTQwNTwvZWxlY3Ryb25pYy1yZXNvdXJj
ZS1udW0+PC9yZWNvcmQ+PC9DaXRlPjwvRW5kTm90ZT4A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3,4</w:t>
            </w:r>
            <w:r w:rsidR="002146FC" w:rsidRPr="00EC3E2F">
              <w:rPr>
                <w:rFonts w:cs="Calibri"/>
              </w:rPr>
              <w:fldChar w:fldCharType="end"/>
            </w:r>
            <w:r w:rsidRPr="00EC3E2F">
              <w:rPr>
                <w:rFonts w:cs="Calibri"/>
              </w:rPr>
              <w:t>.</w:t>
            </w:r>
          </w:p>
          <w:p w14:paraId="794C1D8A" w14:textId="573DCB5A" w:rsidR="003F0F3F" w:rsidRPr="00EC3E2F" w:rsidRDefault="003F0F3F" w:rsidP="007B28A8">
            <w:pPr>
              <w:pStyle w:val="CLIN3BULLETPOINTS"/>
              <w:rPr>
                <w:rFonts w:cs="Calibri"/>
              </w:rPr>
            </w:pPr>
            <w:r w:rsidRPr="00EC3E2F">
              <w:rPr>
                <w:rFonts w:cs="Calibri"/>
              </w:rPr>
              <w:t xml:space="preserve">Factors associated with a risk of progression to a myeloid neoplasm include </w:t>
            </w:r>
            <w:r w:rsidR="00526802" w:rsidRPr="00EC3E2F">
              <w:rPr>
                <w:rFonts w:cs="Calibri"/>
              </w:rPr>
              <w:t xml:space="preserve">(i) </w:t>
            </w:r>
            <w:r w:rsidRPr="00EC3E2F">
              <w:rPr>
                <w:rFonts w:cs="Calibri"/>
              </w:rPr>
              <w:t>the types of mutations (</w:t>
            </w:r>
            <w:r w:rsidRPr="00EC3E2F">
              <w:rPr>
                <w:rFonts w:cs="Calibri"/>
                <w:i/>
              </w:rPr>
              <w:t>e.g.</w:t>
            </w:r>
            <w:r w:rsidRPr="00EC3E2F">
              <w:rPr>
                <w:rFonts w:cs="Calibri"/>
              </w:rPr>
              <w:t xml:space="preserve">, </w:t>
            </w:r>
            <w:r w:rsidRPr="00EC3E2F">
              <w:rPr>
                <w:rFonts w:cs="Calibri"/>
                <w:i/>
              </w:rPr>
              <w:t>TP53</w:t>
            </w:r>
            <w:r w:rsidRPr="00EC3E2F">
              <w:rPr>
                <w:rFonts w:cs="Calibri"/>
              </w:rPr>
              <w:t>,</w:t>
            </w:r>
            <w:r w:rsidRPr="00EC3E2F">
              <w:rPr>
                <w:rFonts w:cs="Calibri"/>
                <w:i/>
              </w:rPr>
              <w:t xml:space="preserve"> </w:t>
            </w:r>
            <w:r w:rsidRPr="00EC3E2F">
              <w:rPr>
                <w:rFonts w:cs="Calibri"/>
              </w:rPr>
              <w:t xml:space="preserve">spliceosome genes, </w:t>
            </w:r>
            <w:r w:rsidRPr="00EC3E2F">
              <w:rPr>
                <w:rFonts w:cs="Calibri"/>
                <w:i/>
              </w:rPr>
              <w:t>IDH1</w:t>
            </w:r>
            <w:r w:rsidR="00B06C8C" w:rsidRPr="00EC3E2F">
              <w:rPr>
                <w:rFonts w:cs="Calibri"/>
              </w:rPr>
              <w:t xml:space="preserve">, </w:t>
            </w:r>
            <w:r w:rsidR="00B06C8C" w:rsidRPr="00EC3E2F">
              <w:rPr>
                <w:rFonts w:cs="Calibri"/>
                <w:i/>
              </w:rPr>
              <w:t>IDH</w:t>
            </w:r>
            <w:r w:rsidRPr="00EC3E2F">
              <w:rPr>
                <w:rFonts w:cs="Calibri"/>
                <w:i/>
              </w:rPr>
              <w:t>2</w:t>
            </w:r>
            <w:r w:rsidRPr="00EC3E2F">
              <w:rPr>
                <w:rFonts w:cs="Calibri"/>
              </w:rPr>
              <w:t>, and co-mutation with DTA</w:t>
            </w:r>
            <w:r w:rsidR="00526802" w:rsidRPr="00EC3E2F">
              <w:rPr>
                <w:rFonts w:cs="Calibri"/>
              </w:rPr>
              <w:t>) (ii) the number of mutations (≥2) (iii)</w:t>
            </w:r>
            <w:r w:rsidRPr="00EC3E2F">
              <w:rPr>
                <w:rFonts w:cs="Calibri"/>
              </w:rPr>
              <w:t xml:space="preserve"> a higher variant allele frequency (VAF ≥10%), and</w:t>
            </w:r>
            <w:r w:rsidR="00526802" w:rsidRPr="00EC3E2F">
              <w:rPr>
                <w:rFonts w:cs="Calibri"/>
              </w:rPr>
              <w:t xml:space="preserve"> (iv)</w:t>
            </w:r>
            <w:r w:rsidRPr="00EC3E2F">
              <w:rPr>
                <w:rFonts w:cs="Calibri"/>
              </w:rPr>
              <w:t xml:space="preserve"> abnormal blood cell indices</w:t>
            </w:r>
            <w:r w:rsidR="002146FC" w:rsidRPr="00EC3E2F">
              <w:rPr>
                <w:rFonts w:cs="Calibri"/>
              </w:rPr>
              <w:fldChar w:fldCharType="begin">
                <w:fldData xml:space="preserve">PEVuZE5vdGU+PENpdGU+PEF1dGhvcj5XYXJyZW48L0F1dGhvcj48WWVhcj4yMDIwPC9ZZWFyPjxS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</w:fldData>
              </w:fldChar>
            </w:r>
            <w:r w:rsidR="00B52AB8">
              <w:rPr>
                <w:rFonts w:cs="Calibri"/>
              </w:rPr>
              <w:instrText xml:space="preserve"> ADDIN EN.CITE </w:instrText>
            </w:r>
            <w:r w:rsidR="00B52AB8">
              <w:rPr>
                <w:rFonts w:cs="Calibri"/>
              </w:rPr>
              <w:fldChar w:fldCharType="begin">
                <w:fldData xml:space="preserve">PEVuZE5vdGU+PENpdGU+PEF1dGhvcj5XYXJyZW48L0F1dGhvcj48WWVhcj4yMDIwPC9ZZWFyPjxS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5-8</w:t>
            </w:r>
            <w:r w:rsidR="002146FC" w:rsidRPr="00EC3E2F">
              <w:rPr>
                <w:rFonts w:cs="Calibri"/>
              </w:rPr>
              <w:fldChar w:fldCharType="end"/>
            </w:r>
            <w:r w:rsidRPr="00EC3E2F">
              <w:rPr>
                <w:rFonts w:cs="Calibri"/>
              </w:rPr>
              <w:t>.</w:t>
            </w:r>
          </w:p>
          <w:p w14:paraId="7816408C" w14:textId="65078A43" w:rsidR="003F0F3F" w:rsidRPr="00EC3E2F" w:rsidRDefault="00526802" w:rsidP="007B28A8">
            <w:pPr>
              <w:pStyle w:val="CLIN3BULLETPOINTS"/>
              <w:rPr>
                <w:rFonts w:cs="Calibri"/>
              </w:rPr>
            </w:pPr>
            <w:r w:rsidRPr="00EC3E2F">
              <w:rPr>
                <w:rFonts w:cs="Calibri"/>
              </w:rPr>
              <w:t>Patients</w:t>
            </w:r>
            <w:r w:rsidR="003F0F3F" w:rsidRPr="00EC3E2F">
              <w:rPr>
                <w:rFonts w:cs="Calibri"/>
              </w:rPr>
              <w:t xml:space="preserve"> with “high-risk” CCUS</w:t>
            </w:r>
            <w:r w:rsidRPr="00EC3E2F">
              <w:rPr>
                <w:rFonts w:cs="Calibri"/>
              </w:rPr>
              <w:t xml:space="preserve"> as described above</w:t>
            </w:r>
            <w:r w:rsidR="003F0F3F" w:rsidRPr="00EC3E2F">
              <w:rPr>
                <w:rFonts w:cs="Calibri"/>
              </w:rPr>
              <w:t xml:space="preserve"> have </w:t>
            </w:r>
            <w:r w:rsidR="006B3729" w:rsidRPr="00EC3E2F">
              <w:rPr>
                <w:rFonts w:cs="Calibri"/>
              </w:rPr>
              <w:t>a</w:t>
            </w:r>
            <w:r w:rsidR="003F0F3F" w:rsidRPr="00EC3E2F">
              <w:rPr>
                <w:rFonts w:cs="Calibri"/>
              </w:rPr>
              <w:t xml:space="preserve"> similar </w:t>
            </w:r>
            <w:r w:rsidR="006B3729" w:rsidRPr="00EC3E2F">
              <w:rPr>
                <w:rFonts w:cs="Calibri"/>
              </w:rPr>
              <w:t>overall survival to that</w:t>
            </w:r>
            <w:r w:rsidR="003F0F3F" w:rsidRPr="00EC3E2F">
              <w:rPr>
                <w:rFonts w:cs="Calibri"/>
              </w:rPr>
              <w:t xml:space="preserve"> observed in patients with </w:t>
            </w:r>
            <w:r w:rsidRPr="00EC3E2F">
              <w:rPr>
                <w:rFonts w:cs="Calibri"/>
              </w:rPr>
              <w:t>a diagnosis of MDS</w:t>
            </w:r>
            <w:r w:rsidR="003F0F3F" w:rsidRPr="00EC3E2F">
              <w:rPr>
                <w:rFonts w:cs="Calibri"/>
              </w:rPr>
              <w:t xml:space="preserve"> with </w:t>
            </w:r>
            <w:r w:rsidR="006B3729" w:rsidRPr="00EC3E2F">
              <w:rPr>
                <w:rFonts w:cs="Calibri"/>
              </w:rPr>
              <w:t xml:space="preserve">a </w:t>
            </w:r>
            <w:r w:rsidR="003F0F3F" w:rsidRPr="00EC3E2F">
              <w:rPr>
                <w:rFonts w:cs="Calibri"/>
              </w:rPr>
              <w:t>similar mutation pattern</w:t>
            </w:r>
            <w:r w:rsidR="002146FC" w:rsidRPr="00EC3E2F">
              <w:rPr>
                <w:rFonts w:cs="Calibri"/>
              </w:rPr>
              <w:fldChar w:fldCharType="begin">
                <w:fldData xml:space="preserve">PEVuZE5vdGU+PENpdGU+PEF1dGhvcj5NYWxjb3ZhdGk8L0F1dGhvcj48WWVhcj4yMDE3PC9ZZWFy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</w:fldData>
              </w:fldChar>
            </w:r>
            <w:r w:rsidR="00B52AB8">
              <w:rPr>
                <w:rFonts w:cs="Calibri"/>
              </w:rPr>
              <w:instrText xml:space="preserve"> ADDIN EN.CITE </w:instrText>
            </w:r>
            <w:r w:rsidR="00B52AB8">
              <w:rPr>
                <w:rFonts w:cs="Calibri"/>
              </w:rPr>
              <w:fldChar w:fldCharType="begin">
                <w:fldData xml:space="preserve">PEVuZE5vdGU+PENpdGU+PEF1dGhvcj5NYWxjb3ZhdGk8L0F1dGhvcj48WWVhcj4yMDE3PC9ZZWFy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5</w:t>
            </w:r>
            <w:r w:rsidR="002146FC" w:rsidRPr="00EC3E2F">
              <w:rPr>
                <w:rFonts w:cs="Calibri"/>
              </w:rPr>
              <w:fldChar w:fldCharType="end"/>
            </w:r>
            <w:r w:rsidR="003F0F3F" w:rsidRPr="00EC3E2F">
              <w:rPr>
                <w:rFonts w:cs="Calibri"/>
              </w:rPr>
              <w:t>.</w:t>
            </w:r>
          </w:p>
          <w:p w14:paraId="79251DC3" w14:textId="1F3F9244" w:rsidR="003F0F3F" w:rsidRDefault="003F0F3F" w:rsidP="007B28A8">
            <w:pPr>
              <w:pStyle w:val="CLIN3BULLETPOINTS"/>
              <w:rPr>
                <w:rFonts w:cs="Calibri"/>
              </w:rPr>
            </w:pPr>
            <w:r w:rsidRPr="00EC3E2F">
              <w:rPr>
                <w:rFonts w:cs="Calibri"/>
              </w:rPr>
              <w:t>Evolution of CCUS to a myeloid neoplasm is associated with either acquisition of new mutations or clonal expansion (increase in variant alle</w:t>
            </w:r>
            <w:r w:rsidR="00B06C8C" w:rsidRPr="00EC3E2F">
              <w:rPr>
                <w:rFonts w:cs="Calibri"/>
              </w:rPr>
              <w:t>le</w:t>
            </w:r>
            <w:r w:rsidRPr="00EC3E2F">
              <w:rPr>
                <w:rFonts w:cs="Calibri"/>
              </w:rPr>
              <w:t xml:space="preserve"> frequency)</w:t>
            </w:r>
            <w:r w:rsidR="002146FC" w:rsidRPr="00EC3E2F">
              <w:rPr>
                <w:rFonts w:cs="Calibri"/>
              </w:rPr>
              <w:fldChar w:fldCharType="begin"/>
            </w:r>
            <w:r w:rsidR="00B52AB8">
              <w:rPr>
                <w:rFonts w:cs="Calibri"/>
              </w:rPr>
              <w:instrText xml:space="preserve"> ADDIN EN.CITE &lt;EndNote&gt;&lt;Cite&gt;&lt;Author&gt;Gallì&lt;/Author&gt;&lt;Year&gt;2021&lt;/Year&gt;&lt;RecNum&gt;3194&lt;/RecNum&gt;&lt;DisplayText&gt;&lt;style face="superscript"&gt;6&lt;/style&gt;&lt;/DisplayText&gt;&lt;record&gt;&lt;rec-number&gt;3194&lt;/rec-number&gt;&lt;foreign-keys&gt;&lt;key app="EN" db-id="5r5fate5w25e5ie0zx2xp0wtrxzs0wvxtdxx" timestamp="1646719508" guid="59ccf0b6-0d59-4817-811d-c1d67bae6a14"&gt;3194&lt;/key&gt;&lt;/foreign-keys&gt;&lt;ref-type name="Journal Article"&gt;17&lt;/ref-type&gt;&lt;contributors&gt;&lt;authors&gt;&lt;author&gt;Gallì, Anna&lt;/author&gt;&lt;author&gt;Todisco, Gabriele&lt;/author&gt;&lt;author&gt;Catamo, Eulalia&lt;/author&gt;&lt;author&gt;Sala, Cinzia&lt;/author&gt;&lt;author&gt;Elena, Chiara&lt;/author&gt;&lt;author&gt;Pozzi, Sara&lt;/author&gt;&lt;author&gt;Bono, Elisa&lt;/author&gt;&lt;author&gt;Ferretti, Virginia Valeria&lt;/author&gt;&lt;author&gt;Rizzo, Ettore&lt;/author&gt;&lt;author&gt;Molteni, Elisabetta&lt;/author&gt;&lt;author&gt;Zibellini, Silvia&lt;/author&gt;&lt;author&gt;Sarchi, Martina&lt;/author&gt;&lt;author&gt;Boveri, Emanuela&lt;/author&gt;&lt;author&gt;Ferrari, Jacqueline&lt;/author&gt;&lt;author&gt;Fiorelli, Nicolas&lt;/author&gt;&lt;author&gt;Camaschella, Clara&lt;/author&gt;&lt;author&gt;Gasparini, Paolo&lt;/author&gt;&lt;author&gt;Toniolo, Daniela&lt;/author&gt;&lt;author&gt;Cazzola, Mario&lt;/author&gt;&lt;author&gt;Malcovati, Luca&lt;/author&gt;&lt;/authors&gt;&lt;/contributors&gt;&lt;titles&gt;&lt;title&gt;Relationship between clone metrics and clinical outcome in clonal cytopenia&lt;/title&gt;&lt;secondary-title&gt;Blood&lt;/secondary-title&gt;&lt;/titles&gt;&lt;periodical&gt;&lt;full-title&gt;Blood&lt;/full-title&gt;&lt;/periodical&gt;&lt;pages&gt;965-976&lt;/pages&gt;&lt;volume&gt;138&lt;/volume&gt;&lt;number&gt;11&lt;/number&gt;&lt;dates&gt;&lt;year&gt;2021&lt;/year&gt;&lt;/dates&gt;&lt;isbn&gt;0006-4971&lt;/isbn&gt;&lt;urls&gt;&lt;related-urls&gt;&lt;url&gt;https://doi.org/10.1182/blood.2021011323&lt;/url&gt;&lt;/related-urls&gt;&lt;/urls&gt;&lt;electronic-resource-num&gt;10.1182/blood.2021011323&lt;/electronic-resource-num&gt;&lt;access-date&gt;10/4/2021&lt;/access-date&gt;&lt;/record&gt;&lt;/Cite&gt;&lt;/EndNote&gt;</w:instrText>
            </w:r>
            <w:r w:rsidR="002146FC" w:rsidRPr="00EC3E2F">
              <w:rPr>
                <w:rFonts w:cs="Calibri"/>
              </w:rPr>
              <w:fldChar w:fldCharType="separate"/>
            </w:r>
            <w:r w:rsidR="002146FC" w:rsidRPr="00EC3E2F">
              <w:rPr>
                <w:rFonts w:cs="Calibri"/>
                <w:vertAlign w:val="superscript"/>
              </w:rPr>
              <w:t>6</w:t>
            </w:r>
            <w:r w:rsidR="002146FC" w:rsidRPr="00EC3E2F">
              <w:rPr>
                <w:rFonts w:cs="Calibri"/>
              </w:rPr>
              <w:fldChar w:fldCharType="end"/>
            </w:r>
            <w:r w:rsidRPr="00EC3E2F">
              <w:rPr>
                <w:rFonts w:cs="Calibri"/>
              </w:rPr>
              <w:t xml:space="preserve">.In patients with CCUS, </w:t>
            </w:r>
            <w:r w:rsidRPr="00EC3E2F">
              <w:rPr>
                <w:rFonts w:cs="Calibri"/>
                <w:i/>
              </w:rPr>
              <w:t>SF3B1</w:t>
            </w:r>
            <w:r w:rsidRPr="00EC3E2F">
              <w:rPr>
                <w:rFonts w:cs="Calibri"/>
              </w:rPr>
              <w:t xml:space="preserve"> mutations are almost invariably associated with subsequent development of overt MDS with ring sideroblasts</w:t>
            </w:r>
            <w:r w:rsidR="002146FC" w:rsidRPr="00EC3E2F">
              <w:rPr>
                <w:rFonts w:cs="Calibri"/>
              </w:rPr>
              <w:fldChar w:fldCharType="begin">
                <w:fldData xml:space="preserve">PEVuZE5vdGU+PENpdGU+PEF1dGhvcj5NYWxjb3ZhdGk8L0F1dGhvcj48WWVhcj4yMDIwPC9ZZWFy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</w:fldData>
              </w:fldChar>
            </w:r>
            <w:r w:rsidR="00B52AB8">
              <w:rPr>
                <w:rFonts w:cs="Calibri"/>
              </w:rPr>
              <w:instrText xml:space="preserve"> ADDIN EN.CITE </w:instrText>
            </w:r>
            <w:r w:rsidR="00B52AB8">
              <w:rPr>
                <w:rFonts w:cs="Calibri"/>
              </w:rPr>
              <w:fldChar w:fldCharType="begin">
                <w:fldData xml:space="preserve">PEVuZE5vdGU+PENpdGU+PEF1dGhvcj5NYWxjb3ZhdGk8L0F1dGhvcj48WWVhcj4yMDIwPC9ZZWFy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</w:fldData>
              </w:fldChar>
            </w:r>
            <w:r w:rsidR="00B52AB8">
              <w:rPr>
                <w:rFonts w:cs="Calibri"/>
              </w:rPr>
              <w:instrText xml:space="preserve"> ADDIN EN.CITE.DATA </w:instrText>
            </w:r>
            <w:r w:rsidR="00B52AB8">
              <w:rPr>
                <w:rFonts w:cs="Calibri"/>
              </w:rPr>
            </w:r>
            <w:r w:rsidR="00B52AB8">
              <w:rPr>
                <w:rFonts w:cs="Calibri"/>
              </w:rPr>
              <w:fldChar w:fldCharType="end"/>
            </w:r>
            <w:r w:rsidR="002146FC" w:rsidRPr="00EC3E2F">
              <w:rPr>
                <w:rFonts w:cs="Calibri"/>
              </w:rPr>
              <w:fldChar w:fldCharType="separate"/>
            </w:r>
            <w:r w:rsidR="002146FC" w:rsidRPr="00EC3E2F">
              <w:rPr>
                <w:rFonts w:cs="Calibri"/>
                <w:vertAlign w:val="superscript"/>
              </w:rPr>
              <w:t>9</w:t>
            </w:r>
            <w:r w:rsidR="002146FC" w:rsidRPr="00EC3E2F">
              <w:rPr>
                <w:rFonts w:cs="Calibri"/>
              </w:rPr>
              <w:fldChar w:fldCharType="end"/>
            </w:r>
            <w:r w:rsidRPr="00EC3E2F">
              <w:rPr>
                <w:rFonts w:cs="Calibri"/>
              </w:rPr>
              <w:t>.</w:t>
            </w:r>
          </w:p>
          <w:p w14:paraId="58DA7EB7" w14:textId="775E457D" w:rsidR="000822CD" w:rsidRPr="000822CD" w:rsidRDefault="000822CD" w:rsidP="000822CD">
            <w:pPr>
              <w:pStyle w:val="CLIN3BULLETPOINTS"/>
              <w:rPr>
                <w:rFonts w:cs="Calibri"/>
              </w:rPr>
            </w:pPr>
            <w:r>
              <w:rPr>
                <w:rFonts w:cs="Calibri"/>
              </w:rPr>
              <w:t xml:space="preserve">Clonal haematopoiesis risk score (CHRS) was developed to assess the risk of myeloid neoplasm in patients with CHIP/CCUS. Variables included single </w:t>
            </w:r>
            <w:r>
              <w:rPr>
                <w:rFonts w:cs="Calibri"/>
                <w:i/>
              </w:rPr>
              <w:t>DNMT3A</w:t>
            </w:r>
            <w:r>
              <w:rPr>
                <w:rFonts w:cs="Calibri"/>
              </w:rPr>
              <w:t xml:space="preserve"> mutations (favourable), high-risk mutations (</w:t>
            </w:r>
            <w:r w:rsidRPr="00215FA3">
              <w:rPr>
                <w:rFonts w:cs="Calibri"/>
                <w:i/>
              </w:rPr>
              <w:t>SRSF2</w:t>
            </w:r>
            <w:r w:rsidR="00B52AB8" w:rsidRPr="00B52AB8">
              <w:rPr>
                <w:rFonts w:cs="Calibri"/>
              </w:rPr>
              <w:t>,</w:t>
            </w:r>
            <w:r w:rsidRPr="00215FA3">
              <w:rPr>
                <w:rFonts w:cs="Calibri"/>
                <w:i/>
              </w:rPr>
              <w:t xml:space="preserve"> SF3B1</w:t>
            </w:r>
            <w:r w:rsidR="00B52AB8" w:rsidRPr="00B52AB8">
              <w:rPr>
                <w:rFonts w:cs="Calibri"/>
              </w:rPr>
              <w:t>,</w:t>
            </w:r>
            <w:r w:rsidRPr="00215FA3">
              <w:rPr>
                <w:rFonts w:cs="Calibri"/>
                <w:i/>
              </w:rPr>
              <w:t xml:space="preserve"> ZRSR2</w:t>
            </w:r>
            <w:r w:rsidR="00B52AB8" w:rsidRPr="00B52AB8">
              <w:rPr>
                <w:rFonts w:cs="Calibri"/>
              </w:rPr>
              <w:t>,</w:t>
            </w:r>
            <w:r w:rsidRPr="00215FA3">
              <w:rPr>
                <w:rFonts w:cs="Calibri"/>
                <w:i/>
              </w:rPr>
              <w:t xml:space="preserve"> IDH1</w:t>
            </w:r>
            <w:r w:rsidR="00B52AB8" w:rsidRPr="00B52AB8">
              <w:rPr>
                <w:rFonts w:cs="Calibri"/>
              </w:rPr>
              <w:t>,</w:t>
            </w:r>
            <w:r w:rsidRPr="00215FA3">
              <w:rPr>
                <w:rFonts w:cs="Calibri"/>
                <w:i/>
              </w:rPr>
              <w:t xml:space="preserve"> IDH2</w:t>
            </w:r>
            <w:r w:rsidR="00B52AB8" w:rsidRPr="00B52AB8">
              <w:rPr>
                <w:rFonts w:cs="Calibri"/>
              </w:rPr>
              <w:t>,</w:t>
            </w:r>
            <w:r w:rsidRPr="00215FA3">
              <w:rPr>
                <w:rFonts w:cs="Calibri"/>
                <w:i/>
              </w:rPr>
              <w:t xml:space="preserve"> FLT3</w:t>
            </w:r>
            <w:r w:rsidR="00B52AB8" w:rsidRPr="00B52AB8">
              <w:rPr>
                <w:rFonts w:cs="Calibri"/>
              </w:rPr>
              <w:t>,</w:t>
            </w:r>
            <w:r w:rsidRPr="00215FA3">
              <w:rPr>
                <w:rFonts w:cs="Calibri"/>
                <w:i/>
              </w:rPr>
              <w:t xml:space="preserve"> RUNX1</w:t>
            </w:r>
            <w:r w:rsidR="00B52AB8" w:rsidRPr="00B52AB8">
              <w:rPr>
                <w:rFonts w:cs="Calibri"/>
              </w:rPr>
              <w:t>,</w:t>
            </w:r>
            <w:r w:rsidRPr="00215FA3">
              <w:rPr>
                <w:rFonts w:cs="Calibri"/>
                <w:i/>
              </w:rPr>
              <w:t xml:space="preserve"> JAK2 </w:t>
            </w:r>
            <w:r w:rsidRPr="00215FA3">
              <w:rPr>
                <w:rFonts w:cs="Calibri"/>
                <w:u w:val="single"/>
              </w:rPr>
              <w:t>and</w:t>
            </w:r>
            <w:r w:rsidRPr="00215FA3">
              <w:rPr>
                <w:rFonts w:cs="Calibri"/>
                <w:i/>
              </w:rPr>
              <w:t xml:space="preserve"> TP53</w:t>
            </w:r>
            <w:r>
              <w:rPr>
                <w:rFonts w:cs="Calibri"/>
              </w:rPr>
              <w:t xml:space="preserve">), </w:t>
            </w:r>
            <w:r w:rsidRPr="00EC3E2F">
              <w:rPr>
                <w:rFonts w:cs="Calibri"/>
              </w:rPr>
              <w:t>≥2</w:t>
            </w:r>
            <w:r>
              <w:rPr>
                <w:rFonts w:cs="Calibri"/>
              </w:rPr>
              <w:t xml:space="preserve"> mutations, VAF </w:t>
            </w:r>
            <w:r w:rsidRPr="00EC3E2F">
              <w:rPr>
                <w:rFonts w:cs="Calibri"/>
              </w:rPr>
              <w:t>≥2</w:t>
            </w:r>
            <w:r>
              <w:rPr>
                <w:rFonts w:cs="Calibri"/>
              </w:rPr>
              <w:t xml:space="preserve">0%, age </w:t>
            </w:r>
            <w:r w:rsidRPr="00EC3E2F">
              <w:rPr>
                <w:rFonts w:cs="Calibri"/>
              </w:rPr>
              <w:t>≥</w:t>
            </w:r>
            <w:r>
              <w:rPr>
                <w:rFonts w:cs="Calibri"/>
              </w:rPr>
              <w:t xml:space="preserve">65 years, presence of cytopenias, and red cell indices. Note </w:t>
            </w:r>
            <w:r w:rsidRPr="00B52AB8">
              <w:rPr>
                <w:rFonts w:cs="Calibri"/>
                <w:i/>
              </w:rPr>
              <w:t>TP53</w:t>
            </w:r>
            <w:r>
              <w:rPr>
                <w:rFonts w:cs="Calibri"/>
              </w:rPr>
              <w:t xml:space="preserve"> did not significantly alter the performance of this model but was empirically included, and</w:t>
            </w:r>
            <w:r>
              <w:rPr>
                <w:rFonts w:cs="Calibri"/>
                <w:i/>
              </w:rPr>
              <w:t xml:space="preserve"> U2AF1 </w:t>
            </w:r>
            <w:r>
              <w:rPr>
                <w:rFonts w:cs="Calibri"/>
              </w:rPr>
              <w:t>was not included in the analysis</w:t>
            </w:r>
            <w:r w:rsidR="00B52AB8">
              <w:rPr>
                <w:rFonts w:cs="Calibri"/>
              </w:rPr>
              <w:fldChar w:fldCharType="begin">
                <w:fldData xml:space="preserve">PEVuZE5vdGU+PENpdGU+PEF1dGhvcj5XZWVrczwvQXV0aG9yPjxZZWFyPjIwMjM8L1llYXI+PFJl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Ib3dhcmQgSHVnaGVzIE1lZGlj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==
</w:fldData>
              </w:fldChar>
            </w:r>
            <w:r w:rsidR="00B52AB8">
              <w:rPr>
                <w:rFonts w:cs="Calibri"/>
              </w:rPr>
              <w:instrText xml:space="preserve"> ADDIN EN.CITE </w:instrText>
            </w:r>
            <w:r w:rsidR="00B52AB8">
              <w:rPr>
                <w:rFonts w:cs="Calibri"/>
              </w:rPr>
              <w:fldChar w:fldCharType="begin">
                <w:fldData xml:space="preserve">PEVuZE5vdGU+PENpdGU+PEF1dGhvcj5XZWVrczwvQXV0aG9yPjxZZWFyPjIwMjM8L1llYXI+PFJl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Ib3dhcmQgSHVnaGVzIE1lZGlj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==
</w:fldData>
              </w:fldChar>
            </w:r>
            <w:r w:rsidR="00B52AB8">
              <w:rPr>
                <w:rFonts w:cs="Calibri"/>
              </w:rPr>
              <w:instrText xml:space="preserve"> ADDIN EN.CITE.DATA </w:instrText>
            </w:r>
            <w:r w:rsidR="00B52AB8">
              <w:rPr>
                <w:rFonts w:cs="Calibri"/>
              </w:rPr>
            </w:r>
            <w:r w:rsidR="00B52AB8">
              <w:rPr>
                <w:rFonts w:cs="Calibri"/>
              </w:rPr>
              <w:fldChar w:fldCharType="end"/>
            </w:r>
            <w:r w:rsidR="00B52AB8">
              <w:rPr>
                <w:rFonts w:cs="Calibri"/>
              </w:rPr>
              <w:fldChar w:fldCharType="separate"/>
            </w:r>
            <w:r w:rsidR="00B52AB8" w:rsidRPr="00B52AB8">
              <w:rPr>
                <w:rFonts w:cs="Calibri"/>
                <w:vertAlign w:val="superscript"/>
              </w:rPr>
              <w:t>10,11</w:t>
            </w:r>
            <w:r w:rsidR="00B52AB8">
              <w:rPr>
                <w:rFonts w:cs="Calibri"/>
              </w:rPr>
              <w:fldChar w:fldCharType="end"/>
            </w:r>
            <w:r>
              <w:rPr>
                <w:rFonts w:cs="Calibri"/>
              </w:rPr>
              <w:t xml:space="preserve">. </w:t>
            </w:r>
          </w:p>
          <w:p w14:paraId="1FF3BCE0" w14:textId="77777777" w:rsidR="003F0F3F" w:rsidRPr="00EC3E2F" w:rsidRDefault="003F0F3F" w:rsidP="003F0F3F">
            <w:pPr>
              <w:pStyle w:val="CLIN2SUBHEADINGS"/>
              <w:rPr>
                <w:rFonts w:cs="Calibri"/>
              </w:rPr>
            </w:pPr>
            <w:r w:rsidRPr="00EC3E2F">
              <w:rPr>
                <w:rFonts w:cs="Calibri"/>
              </w:rPr>
              <w:t>References</w:t>
            </w:r>
          </w:p>
          <w:p w14:paraId="5B8F4AD6" w14:textId="3078C81D" w:rsidR="003F0F3F" w:rsidRPr="00EC3E2F" w:rsidRDefault="003F0F3F" w:rsidP="00B52AB8">
            <w:pPr>
              <w:pStyle w:val="CLIN4"/>
              <w:rPr>
                <w:rFonts w:cs="Calibri"/>
              </w:rPr>
            </w:pPr>
            <w:r w:rsidRPr="00EC3E2F">
              <w:fldChar w:fldCharType="begin"/>
            </w:r>
            <w:r w:rsidRPr="00EC3E2F">
              <w:instrText xml:space="preserve"> ADDIN EN.REFLIST </w:instrText>
            </w:r>
            <w:r w:rsidRPr="00EC3E2F">
              <w:fldChar w:fldCharType="separate"/>
            </w:r>
            <w:r w:rsidR="00B52AB8" w:rsidRPr="00B52AB8">
              <w:rPr>
                <w:b/>
              </w:rPr>
              <w:t>1.</w:t>
            </w:r>
            <w:r w:rsidR="00B52AB8" w:rsidRPr="00B52AB8">
              <w:t xml:space="preserve"> Steensma DP, et al. Clonal hematopoiesis of indeterminate potential and its distinction from myelodysplastic syndromes. </w:t>
            </w:r>
            <w:r w:rsidR="00B52AB8" w:rsidRPr="00B52AB8">
              <w:rPr>
                <w:i/>
              </w:rPr>
              <w:t>Blood</w:t>
            </w:r>
            <w:r w:rsidR="00B52AB8" w:rsidRPr="00B52AB8">
              <w:t xml:space="preserve"> 2015; </w:t>
            </w:r>
            <w:r w:rsidR="00B52AB8" w:rsidRPr="00B52AB8">
              <w:rPr>
                <w:b/>
              </w:rPr>
              <w:t>126</w:t>
            </w:r>
            <w:r w:rsidR="00B52AB8" w:rsidRPr="00B52AB8">
              <w:t xml:space="preserve">(1): 9-16.  </w:t>
            </w:r>
            <w:r w:rsidR="00B52AB8" w:rsidRPr="00B52AB8">
              <w:rPr>
                <w:b/>
              </w:rPr>
              <w:t>2.</w:t>
            </w:r>
            <w:r w:rsidR="00B52AB8" w:rsidRPr="00B52AB8">
              <w:t xml:space="preserve"> Li M, et al. Clinical, molecular, and prognostic comparisons between CCUS and lower-risk MDS: a study of 187 molecularly annotated patients. </w:t>
            </w:r>
            <w:r w:rsidR="00B52AB8" w:rsidRPr="00B52AB8">
              <w:rPr>
                <w:i/>
              </w:rPr>
              <w:t>Blood Advances</w:t>
            </w:r>
            <w:r w:rsidR="00B52AB8" w:rsidRPr="00B52AB8">
              <w:t xml:space="preserve"> 2021; </w:t>
            </w:r>
            <w:r w:rsidR="00B52AB8" w:rsidRPr="00B52AB8">
              <w:rPr>
                <w:b/>
              </w:rPr>
              <w:t>5</w:t>
            </w:r>
            <w:r w:rsidR="00B52AB8" w:rsidRPr="00B52AB8">
              <w:t xml:space="preserve">(8): 2272-8.  </w:t>
            </w:r>
            <w:r w:rsidR="00B52AB8" w:rsidRPr="00B52AB8">
              <w:rPr>
                <w:b/>
              </w:rPr>
              <w:t>3.</w:t>
            </w:r>
            <w:r w:rsidR="00B52AB8" w:rsidRPr="00B52AB8">
              <w:t xml:space="preserve"> Jaiswal S, et al. Age-related clonal hematopoiesis associated with adverse outcomes. </w:t>
            </w:r>
            <w:r w:rsidR="00B52AB8" w:rsidRPr="00B52AB8">
              <w:rPr>
                <w:i/>
              </w:rPr>
              <w:t>N Engl J Med</w:t>
            </w:r>
            <w:r w:rsidR="00B52AB8" w:rsidRPr="00B52AB8">
              <w:t xml:space="preserve"> 2014; </w:t>
            </w:r>
            <w:r w:rsidR="00B52AB8" w:rsidRPr="00B52AB8">
              <w:rPr>
                <w:b/>
              </w:rPr>
              <w:t>371</w:t>
            </w:r>
            <w:r w:rsidR="00B52AB8" w:rsidRPr="00B52AB8">
              <w:t xml:space="preserve">(26): 2488-98.  </w:t>
            </w:r>
            <w:r w:rsidR="00B52AB8" w:rsidRPr="00B52AB8">
              <w:rPr>
                <w:b/>
              </w:rPr>
              <w:t>4.</w:t>
            </w:r>
            <w:r w:rsidR="00B52AB8" w:rsidRPr="00B52AB8">
              <w:t xml:space="preserve"> Genovese G, et al. Clonal hematopoiesis and blood-cancer risk inferred from blood DNA sequence. </w:t>
            </w:r>
            <w:r w:rsidR="00B52AB8" w:rsidRPr="00B52AB8">
              <w:rPr>
                <w:i/>
              </w:rPr>
              <w:t>N Engl J Med</w:t>
            </w:r>
            <w:r w:rsidR="00B52AB8" w:rsidRPr="00B52AB8">
              <w:t xml:space="preserve"> 2014; </w:t>
            </w:r>
            <w:r w:rsidR="00B52AB8" w:rsidRPr="00B52AB8">
              <w:rPr>
                <w:b/>
              </w:rPr>
              <w:t>371</w:t>
            </w:r>
            <w:r w:rsidR="00B52AB8" w:rsidRPr="00B52AB8">
              <w:t xml:space="preserve">(26): 2477-87.  </w:t>
            </w:r>
            <w:r w:rsidR="00B52AB8" w:rsidRPr="00B52AB8">
              <w:rPr>
                <w:b/>
              </w:rPr>
              <w:t>5.</w:t>
            </w:r>
            <w:r w:rsidR="00B52AB8" w:rsidRPr="00B52AB8">
              <w:t xml:space="preserve"> Malcovati L, et al. Clinical significance of somatic mutation in unexplained blood cytopenia. </w:t>
            </w:r>
            <w:r w:rsidR="00B52AB8" w:rsidRPr="00B52AB8">
              <w:rPr>
                <w:i/>
              </w:rPr>
              <w:t>Blood</w:t>
            </w:r>
            <w:r w:rsidR="00B52AB8" w:rsidRPr="00B52AB8">
              <w:t xml:space="preserve"> 2017; </w:t>
            </w:r>
            <w:r w:rsidR="00B52AB8" w:rsidRPr="00B52AB8">
              <w:rPr>
                <w:b/>
              </w:rPr>
              <w:t>129</w:t>
            </w:r>
            <w:r w:rsidR="00B52AB8" w:rsidRPr="00B52AB8">
              <w:t xml:space="preserve">(25): 3371-8.  </w:t>
            </w:r>
            <w:r w:rsidR="00B52AB8" w:rsidRPr="00B52AB8">
              <w:rPr>
                <w:b/>
              </w:rPr>
              <w:t>6.</w:t>
            </w:r>
            <w:r w:rsidR="00B52AB8" w:rsidRPr="00B52AB8">
              <w:t xml:space="preserve"> Gallì A, et al. Relationship between clone metrics and clinical outcome in clonal cytopenia. </w:t>
            </w:r>
            <w:r w:rsidR="00B52AB8" w:rsidRPr="00B52AB8">
              <w:rPr>
                <w:i/>
              </w:rPr>
              <w:t>Blood</w:t>
            </w:r>
            <w:r w:rsidR="00B52AB8" w:rsidRPr="00B52AB8">
              <w:t xml:space="preserve"> 2021; </w:t>
            </w:r>
            <w:r w:rsidR="00B52AB8" w:rsidRPr="00B52AB8">
              <w:rPr>
                <w:b/>
              </w:rPr>
              <w:t>138</w:t>
            </w:r>
            <w:r w:rsidR="00B52AB8" w:rsidRPr="00B52AB8">
              <w:t xml:space="preserve">(11): 965-76.  </w:t>
            </w:r>
            <w:r w:rsidR="00B52AB8" w:rsidRPr="00B52AB8">
              <w:rPr>
                <w:b/>
              </w:rPr>
              <w:t>7.</w:t>
            </w:r>
            <w:r w:rsidR="00B52AB8" w:rsidRPr="00B52AB8">
              <w:t xml:space="preserve"> Warren JT, Link DC. Clonal hematopoiesis and risk for hematologic malignancy. </w:t>
            </w:r>
            <w:r w:rsidR="00B52AB8" w:rsidRPr="00B52AB8">
              <w:rPr>
                <w:i/>
              </w:rPr>
              <w:t>Blood</w:t>
            </w:r>
            <w:r w:rsidR="00B52AB8" w:rsidRPr="00B52AB8">
              <w:t xml:space="preserve"> 2020; </w:t>
            </w:r>
            <w:r w:rsidR="00B52AB8" w:rsidRPr="00B52AB8">
              <w:rPr>
                <w:b/>
              </w:rPr>
              <w:t>136</w:t>
            </w:r>
            <w:r w:rsidR="00B52AB8" w:rsidRPr="00B52AB8">
              <w:t xml:space="preserve">(14): 1599-605.  </w:t>
            </w:r>
            <w:r w:rsidR="00B52AB8" w:rsidRPr="00B52AB8">
              <w:rPr>
                <w:b/>
              </w:rPr>
              <w:t>8.</w:t>
            </w:r>
            <w:r w:rsidR="00B52AB8" w:rsidRPr="00B52AB8">
              <w:t xml:space="preserve"> Desai P, et al. Somatic mutations precede acute myeloid leukemia years before diagnosis. </w:t>
            </w:r>
            <w:r w:rsidR="00B52AB8" w:rsidRPr="00B52AB8">
              <w:rPr>
                <w:i/>
              </w:rPr>
              <w:t>Nat Med</w:t>
            </w:r>
            <w:r w:rsidR="00B52AB8" w:rsidRPr="00B52AB8">
              <w:t xml:space="preserve"> 2018; </w:t>
            </w:r>
            <w:r w:rsidR="00B52AB8" w:rsidRPr="00B52AB8">
              <w:rPr>
                <w:b/>
              </w:rPr>
              <w:t>24</w:t>
            </w:r>
            <w:r w:rsidR="00B52AB8" w:rsidRPr="00B52AB8">
              <w:t xml:space="preserve">(7): 1015-23.  </w:t>
            </w:r>
            <w:r w:rsidR="00B52AB8" w:rsidRPr="00B52AB8">
              <w:rPr>
                <w:b/>
              </w:rPr>
              <w:t>9.</w:t>
            </w:r>
            <w:r w:rsidR="00B52AB8" w:rsidRPr="00B52AB8">
              <w:t xml:space="preserve"> Malcovati L, et al. SF3B1-mutant MDS as a distinct disease subtype: a proposal from the International Working Group for the Prognosis of MDS. </w:t>
            </w:r>
            <w:r w:rsidR="00B52AB8" w:rsidRPr="00B52AB8">
              <w:rPr>
                <w:i/>
              </w:rPr>
              <w:t>Blood</w:t>
            </w:r>
            <w:r w:rsidR="00B52AB8" w:rsidRPr="00B52AB8">
              <w:t xml:space="preserve"> 2020; </w:t>
            </w:r>
            <w:r w:rsidR="00B52AB8" w:rsidRPr="00B52AB8">
              <w:rPr>
                <w:b/>
              </w:rPr>
              <w:t>136</w:t>
            </w:r>
            <w:r w:rsidR="00B52AB8" w:rsidRPr="00B52AB8">
              <w:t xml:space="preserve">(2): 157-70.  </w:t>
            </w:r>
            <w:r w:rsidR="00B52AB8" w:rsidRPr="00B52AB8">
              <w:rPr>
                <w:b/>
              </w:rPr>
              <w:t>10.</w:t>
            </w:r>
            <w:r w:rsidR="00B52AB8" w:rsidRPr="00B52AB8">
              <w:t xml:space="preserve"> Weeks LD, et al. Prediction of risk for myeloid malignancy in clonal hematopoiesis. </w:t>
            </w:r>
            <w:r w:rsidR="00B52AB8" w:rsidRPr="00B52AB8">
              <w:rPr>
                <w:i/>
              </w:rPr>
              <w:t>NEJM Evid</w:t>
            </w:r>
            <w:r w:rsidR="00B52AB8" w:rsidRPr="00B52AB8">
              <w:t xml:space="preserve"> 2023; </w:t>
            </w:r>
            <w:r w:rsidR="00B52AB8" w:rsidRPr="00B52AB8">
              <w:rPr>
                <w:b/>
              </w:rPr>
              <w:t>2</w:t>
            </w:r>
            <w:r w:rsidR="00B52AB8" w:rsidRPr="00B52AB8">
              <w:t xml:space="preserve">(5).  </w:t>
            </w:r>
            <w:r w:rsidR="00B52AB8" w:rsidRPr="00B52AB8">
              <w:rPr>
                <w:b/>
              </w:rPr>
              <w:t>11.</w:t>
            </w:r>
            <w:r w:rsidR="00B52AB8" w:rsidRPr="00B52AB8">
              <w:t xml:space="preserve"> Weeks LD, et al. Prediction of Risk for Myeloid Malignancy in Clonal Hematopoiesis. </w:t>
            </w:r>
            <w:r w:rsidR="00B52AB8" w:rsidRPr="00B52AB8">
              <w:rPr>
                <w:i/>
              </w:rPr>
              <w:t>NEJM Evidence</w:t>
            </w:r>
            <w:r w:rsidR="00B52AB8" w:rsidRPr="00B52AB8">
              <w:t xml:space="preserve"> 2023; </w:t>
            </w:r>
            <w:r w:rsidR="00B52AB8" w:rsidRPr="00B52AB8">
              <w:rPr>
                <w:b/>
              </w:rPr>
              <w:t>2</w:t>
            </w:r>
            <w:r w:rsidR="00B52AB8" w:rsidRPr="00B52AB8">
              <w:t xml:space="preserve">(5): EVIDoa2200310.  </w:t>
            </w:r>
            <w:r w:rsidRPr="00EC3E2F">
              <w:rPr>
                <w:rFonts w:cs="Calibri"/>
              </w:rPr>
              <w:fldChar w:fldCharType="end"/>
            </w:r>
          </w:p>
        </w:tc>
      </w:tr>
    </w:tbl>
    <w:p w14:paraId="0D509E11" w14:textId="64E810BE" w:rsidR="00F166A0" w:rsidRPr="00EC3E2F" w:rsidRDefault="00F166A0" w:rsidP="00D02B85">
      <w:pPr>
        <w:rPr>
          <w:rFonts w:ascii="Calibri" w:hAnsi="Calibri" w:cs="Calibri"/>
          <w:noProof/>
          <w:sz w:val="6"/>
          <w:szCs w:val="6"/>
        </w:rPr>
      </w:pPr>
    </w:p>
    <w:sectPr w:rsidR="00F166A0" w:rsidRPr="00EC3E2F" w:rsidSect="00FC3DB3">
      <w:footerReference w:type="default" r:id="rId10"/>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B4839" w14:textId="77777777" w:rsidR="00C266BE" w:rsidRDefault="0086782A">
      <w:pPr>
        <w:spacing w:after="0" w:line="240" w:lineRule="auto"/>
      </w:pPr>
      <w:r>
        <w:separator/>
      </w:r>
    </w:p>
  </w:endnote>
  <w:endnote w:type="continuationSeparator" w:id="0">
    <w:p w14:paraId="173E3CE6" w14:textId="77777777" w:rsidR="00C266BE" w:rsidRDefault="00867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FA8C2" w14:textId="0A733642" w:rsidR="00B52AB8" w:rsidRPr="00070923" w:rsidRDefault="00B52AB8" w:rsidP="00070923">
    <w:pPr>
      <w:pStyle w:val="Footer"/>
      <w:tabs>
        <w:tab w:val="clear" w:pos="8640"/>
        <w:tab w:val="right" w:pos="10198"/>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CF129" w14:textId="77777777" w:rsidR="00C266BE" w:rsidRDefault="0086782A">
      <w:pPr>
        <w:spacing w:after="0" w:line="240" w:lineRule="auto"/>
      </w:pPr>
      <w:r>
        <w:separator/>
      </w:r>
    </w:p>
  </w:footnote>
  <w:footnote w:type="continuationSeparator" w:id="0">
    <w:p w14:paraId="170605C4" w14:textId="77777777" w:rsidR="00C266BE" w:rsidRDefault="008678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E2A76E9"/>
    <w:multiLevelType w:val="hybridMultilevel"/>
    <w:tmpl w:val="309AF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74286"/>
    <w:multiLevelType w:val="hybridMultilevel"/>
    <w:tmpl w:val="A7DC2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14208587">
    <w:abstractNumId w:val="0"/>
  </w:num>
  <w:num w:numId="2" w16cid:durableId="939995312">
    <w:abstractNumId w:val="2"/>
  </w:num>
  <w:num w:numId="3" w16cid:durableId="1354527558">
    <w:abstractNumId w:val="1"/>
  </w:num>
  <w:num w:numId="4" w16cid:durableId="8347583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 for clin context docs)&lt;/Style&gt;&lt;LeftDelim&gt;{&lt;/LeftDelim&gt;&lt;RightDelim&gt;}&lt;/RightDelim&gt;&lt;FontName&gt;Calibri&lt;/FontName&gt;&lt;FontSize&gt;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5fate5w25e5ie0zx2xp0wtrxzs0wvxtdxx&quot;&gt;molecular.haematology@petermac.org&lt;record-ids&gt;&lt;item&gt;277&lt;/item&gt;&lt;item&gt;656&lt;/item&gt;&lt;item&gt;1929&lt;/item&gt;&lt;item&gt;2083&lt;/item&gt;&lt;item&gt;3035&lt;/item&gt;&lt;item&gt;3044&lt;/item&gt;&lt;item&gt;3194&lt;/item&gt;&lt;item&gt;3229&lt;/item&gt;&lt;item&gt;3682&lt;/item&gt;&lt;/record-ids&gt;&lt;/item&gt;&lt;/Libraries&gt;"/>
  </w:docVars>
  <w:rsids>
    <w:rsidRoot w:val="00F166A0"/>
    <w:rsid w:val="00072CED"/>
    <w:rsid w:val="000822CD"/>
    <w:rsid w:val="00084812"/>
    <w:rsid w:val="000E668C"/>
    <w:rsid w:val="00166705"/>
    <w:rsid w:val="002146FC"/>
    <w:rsid w:val="003F0F3F"/>
    <w:rsid w:val="00526802"/>
    <w:rsid w:val="005B783A"/>
    <w:rsid w:val="005B78C2"/>
    <w:rsid w:val="00650625"/>
    <w:rsid w:val="006B3729"/>
    <w:rsid w:val="007B28A8"/>
    <w:rsid w:val="0086782A"/>
    <w:rsid w:val="008B052E"/>
    <w:rsid w:val="008F1D2C"/>
    <w:rsid w:val="009C72DB"/>
    <w:rsid w:val="00AF5D34"/>
    <w:rsid w:val="00B06C8C"/>
    <w:rsid w:val="00B52AB8"/>
    <w:rsid w:val="00B72DF8"/>
    <w:rsid w:val="00BA5011"/>
    <w:rsid w:val="00C266BE"/>
    <w:rsid w:val="00D02B85"/>
    <w:rsid w:val="00D375DF"/>
    <w:rsid w:val="00D82BC0"/>
    <w:rsid w:val="00E00165"/>
    <w:rsid w:val="00E13354"/>
    <w:rsid w:val="00E50A32"/>
    <w:rsid w:val="00E74528"/>
    <w:rsid w:val="00E9656E"/>
    <w:rsid w:val="00EC3E2F"/>
    <w:rsid w:val="00F166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D7AA9F"/>
  <w15:chartTrackingRefBased/>
  <w15:docId w15:val="{92A022B8-894B-4E1A-98F2-6B814EBA7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16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spacing w:after="0" w:line="240" w:lineRule="auto"/>
    </w:pPr>
    <w:rPr>
      <w:rFonts w:ascii="Cambria" w:eastAsia="MS Mincho" w:hAnsi="Cambria" w:cs="Times New Roman"/>
      <w:sz w:val="24"/>
      <w:szCs w:val="24"/>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eastAsia="MS Mincho"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line="240" w:lineRule="auto"/>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line="240" w:lineRule="auto"/>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EC3E2F"/>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084812"/>
    <w:pPr>
      <w:spacing w:after="0" w:line="240" w:lineRule="auto"/>
      <w:jc w:val="both"/>
    </w:pPr>
    <w:rPr>
      <w:rFonts w:ascii="Calibri" w:eastAsia="MS Mincho" w:hAnsi="Calibri" w:cs="Times New Roman"/>
      <w:noProof/>
      <w:sz w:val="12"/>
      <w:szCs w:val="24"/>
    </w:rPr>
  </w:style>
  <w:style w:type="character" w:customStyle="1" w:styleId="CLIN3BULLETPOINTSChar">
    <w:name w:val="CLIN3(BULLET POINTS) Char"/>
    <w:basedOn w:val="DefaultParagraphFont"/>
    <w:link w:val="CLIN3BULLETPOINTS"/>
    <w:rsid w:val="00EC3E2F"/>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084812"/>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pPr>
      <w:spacing w:after="0" w:line="240" w:lineRule="auto"/>
    </w:pPr>
    <w:rPr>
      <w:rFonts w:ascii="Calibri" w:eastAsiaTheme="minorEastAsia" w:hAnsi="Calibri" w:cs="Calibri"/>
      <w:sz w:val="12"/>
      <w:szCs w:val="24"/>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spacing w:after="0" w:line="240" w:lineRule="auto"/>
      <w:ind w:left="424" w:hanging="424"/>
      <w:jc w:val="both"/>
    </w:pPr>
    <w:rPr>
      <w:rFonts w:ascii="Calibri" w:eastAsia="MS Mincho" w:hAnsi="Calibri" w:cs="Times New Roman"/>
      <w:noProof/>
      <w:sz w:val="12"/>
      <w:szCs w:val="24"/>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3F0F3F"/>
    <w:rPr>
      <w:sz w:val="16"/>
      <w:szCs w:val="16"/>
    </w:rPr>
  </w:style>
  <w:style w:type="paragraph" w:styleId="CommentText">
    <w:name w:val="annotation text"/>
    <w:basedOn w:val="Normal"/>
    <w:link w:val="CommentTextChar"/>
    <w:uiPriority w:val="99"/>
    <w:semiHidden/>
    <w:unhideWhenUsed/>
    <w:rsid w:val="003F0F3F"/>
    <w:pPr>
      <w:spacing w:line="240" w:lineRule="auto"/>
    </w:pPr>
    <w:rPr>
      <w:sz w:val="20"/>
      <w:szCs w:val="20"/>
    </w:rPr>
  </w:style>
  <w:style w:type="character" w:customStyle="1" w:styleId="CommentTextChar">
    <w:name w:val="Comment Text Char"/>
    <w:basedOn w:val="DefaultParagraphFont"/>
    <w:link w:val="CommentText"/>
    <w:uiPriority w:val="99"/>
    <w:semiHidden/>
    <w:rsid w:val="003F0F3F"/>
    <w:rPr>
      <w:sz w:val="20"/>
      <w:szCs w:val="20"/>
    </w:rPr>
  </w:style>
  <w:style w:type="paragraph" w:styleId="CommentSubject">
    <w:name w:val="annotation subject"/>
    <w:basedOn w:val="CommentText"/>
    <w:next w:val="CommentText"/>
    <w:link w:val="CommentSubjectChar"/>
    <w:uiPriority w:val="99"/>
    <w:semiHidden/>
    <w:unhideWhenUsed/>
    <w:rsid w:val="003F0F3F"/>
    <w:rPr>
      <w:b/>
      <w:bCs/>
    </w:rPr>
  </w:style>
  <w:style w:type="character" w:customStyle="1" w:styleId="CommentSubjectChar">
    <w:name w:val="Comment Subject Char"/>
    <w:basedOn w:val="CommentTextChar"/>
    <w:link w:val="CommentSubject"/>
    <w:uiPriority w:val="99"/>
    <w:semiHidden/>
    <w:rsid w:val="003F0F3F"/>
    <w:rPr>
      <w:b/>
      <w:bCs/>
      <w:sz w:val="20"/>
      <w:szCs w:val="20"/>
    </w:rPr>
  </w:style>
  <w:style w:type="paragraph" w:styleId="BalloonText">
    <w:name w:val="Balloon Text"/>
    <w:basedOn w:val="Normal"/>
    <w:link w:val="BalloonTextChar"/>
    <w:uiPriority w:val="99"/>
    <w:semiHidden/>
    <w:unhideWhenUsed/>
    <w:rsid w:val="003F0F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F3F"/>
    <w:rPr>
      <w:rFonts w:ascii="Segoe UI" w:hAnsi="Segoe UI" w:cs="Segoe UI"/>
      <w:sz w:val="18"/>
      <w:szCs w:val="18"/>
    </w:rPr>
  </w:style>
  <w:style w:type="paragraph" w:customStyle="1" w:styleId="EndNoteBibliographyTitle">
    <w:name w:val="EndNote Bibliography Title"/>
    <w:basedOn w:val="Normal"/>
    <w:link w:val="EndNoteBibliographyTitleChar"/>
    <w:rsid w:val="00084812"/>
    <w:pPr>
      <w:spacing w:after="0"/>
      <w:jc w:val="center"/>
    </w:pPr>
    <w:rPr>
      <w:rFonts w:ascii="Calibri" w:hAnsi="Calibri" w:cs="Calibri"/>
      <w:noProof/>
      <w:sz w:val="12"/>
      <w:lang w:val="en-US"/>
    </w:rPr>
  </w:style>
  <w:style w:type="character" w:customStyle="1" w:styleId="EndNoteBibliographyTitleChar">
    <w:name w:val="EndNote Bibliography Title Char"/>
    <w:basedOn w:val="CLIN4Char"/>
    <w:link w:val="EndNoteBibliographyTitle"/>
    <w:rsid w:val="00084812"/>
    <w:rPr>
      <w:rFonts w:ascii="Calibri" w:eastAsia="MS Mincho" w:hAnsi="Calibri" w:cs="Calibri"/>
      <w:noProof/>
      <w:sz w:val="12"/>
      <w:szCs w:val="24"/>
      <w:lang w:val="en-US"/>
    </w:rPr>
  </w:style>
  <w:style w:type="paragraph" w:styleId="Header">
    <w:name w:val="header"/>
    <w:basedOn w:val="Normal"/>
    <w:link w:val="HeaderChar"/>
    <w:uiPriority w:val="99"/>
    <w:unhideWhenUsed/>
    <w:rsid w:val="00B72D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D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 xmlns="c44ab56d-57f8-4a14-86db-a39667906be8" xsi:nil="true"/>
    <Category xmlns="c44ab56d-57f8-4a14-86db-a39667906be8" xsi:nil="true"/>
    <b918a6e12641485a9ca8c2e70b4558c0 xmlns="bbb6251c-984c-4fcb-9547-f40f6d5e63ff">
      <Terms xmlns="http://schemas.microsoft.com/office/infopath/2007/PartnerControls">
        <TermInfo xmlns="http://schemas.microsoft.com/office/infopath/2007/PartnerControls">
          <TermName xmlns="http://schemas.microsoft.com/office/infopath/2007/PartnerControls">Operational</TermName>
          <TermId xmlns="http://schemas.microsoft.com/office/infopath/2007/PartnerControls">150389d9-0463-4c4a-b800-fb182dbb9bcb</TermId>
        </TermInfo>
      </Terms>
    </b918a6e12641485a9ca8c2e70b4558c0>
    <lcf76f155ced4ddcb4097134ff3c332f xmlns="c44ab56d-57f8-4a14-86db-a39667906be8">
      <Terms xmlns="http://schemas.microsoft.com/office/infopath/2007/PartnerControls"/>
    </lcf76f155ced4ddcb4097134ff3c332f>
    <b29dd6ef633047bba64c76c6e215692a xmlns="bbb6251c-984c-4fcb-9547-f40f6d5e63ff">
      <Terms xmlns="http://schemas.microsoft.com/office/infopath/2007/PartnerControls">
        <TermInfo xmlns="http://schemas.microsoft.com/office/infopath/2007/PartnerControls">
          <TermName xmlns="http://schemas.microsoft.com/office/infopath/2007/PartnerControls">Internal</TermName>
          <TermId xmlns="http://schemas.microsoft.com/office/infopath/2007/PartnerControls">2b22734e-9cea-437f-97a4-653416044446</TermId>
        </TermInfo>
      </Terms>
    </b29dd6ef633047bba64c76c6e215692a>
    <i77a2d63ec754e4dbbf13ee1f809aa62 xmlns="bbb6251c-984c-4fcb-9547-f40f6d5e63ff">
      <Terms xmlns="http://schemas.microsoft.com/office/infopath/2007/PartnerControls">
        <TermInfo xmlns="http://schemas.microsoft.com/office/infopath/2007/PartnerControls">
          <TermName xmlns="http://schemas.microsoft.com/office/infopath/2007/PartnerControls">N/A</TermName>
          <TermId xmlns="http://schemas.microsoft.com/office/infopath/2007/PartnerControls">77aac54e-7746-4232-91ae-96cfc2b44f19</TermId>
        </TermInfo>
      </Terms>
    </i77a2d63ec754e4dbbf13ee1f809aa62>
    <k04f27a462bd4c45a610623ab03d8a6b xmlns="bbb6251c-984c-4fcb-9547-f40f6d5e63ff">
      <Terms xmlns="http://schemas.microsoft.com/office/infopath/2007/PartnerControls">
        <TermInfo xmlns="http://schemas.microsoft.com/office/infopath/2007/PartnerControls">
          <TermName xmlns="http://schemas.microsoft.com/office/infopath/2007/PartnerControls">Business Ventures</TermName>
          <TermId xmlns="http://schemas.microsoft.com/office/infopath/2007/PartnerControls">771822a9-08f4-4b0c-b044-94205102db1e</TermId>
        </TermInfo>
      </Terms>
    </k04f27a462bd4c45a610623ab03d8a6b>
    <nb65ac56c571489cbc31094d7b888b19 xmlns="bbb6251c-984c-4fcb-9547-f40f6d5e63ff">
      <Terms xmlns="http://schemas.microsoft.com/office/infopath/2007/PartnerControls">
        <TermInfo xmlns="http://schemas.microsoft.com/office/infopath/2007/PartnerControls">
          <TermName xmlns="http://schemas.microsoft.com/office/infopath/2007/PartnerControls">Pathology</TermName>
          <TermId xmlns="http://schemas.microsoft.com/office/infopath/2007/PartnerControls">4a117755-78ff-4a2c-8e21-a559b22b64dd</TermId>
        </TermInfo>
      </Terms>
    </nb65ac56c571489cbc31094d7b888b19>
    <Department xmlns="c44ab56d-57f8-4a14-86db-a39667906be8" xsi:nil="true"/>
    <TaxCatchAll xmlns="bbb6251c-984c-4fcb-9547-f40f6d5e63ff">
      <Value>5</Value>
      <Value>4</Value>
      <Value>3</Value>
      <Value>2</Value>
      <Value>1</Value>
    </TaxCatchAll>
    <pmCostCentre xmlns="bbb6251c-984c-4fcb-9547-f40f6d5e63ff" xsi:nil="true"/>
    <_Flow_SignoffStatus xmlns="c44ab56d-57f8-4a14-86db-a39667906be8" xsi:nil="true"/>
    <NavigatorClassification xmlns="bbb6251c-984c-4fcb-9547-f40f6d5e63ff">Team Workspace</NavigatorClassification>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51F1F8C0772B440BA84570C3C4286EA" ma:contentTypeVersion="29" ma:contentTypeDescription="Create a new document." ma:contentTypeScope="" ma:versionID="b3bcf93054b5d0678557845ec3dd46dd">
  <xsd:schema xmlns:xsd="http://www.w3.org/2001/XMLSchema" xmlns:xs="http://www.w3.org/2001/XMLSchema" xmlns:p="http://schemas.microsoft.com/office/2006/metadata/properties" xmlns:ns2="c44ab56d-57f8-4a14-86db-a39667906be8" xmlns:ns3="bbb6251c-984c-4fcb-9547-f40f6d5e63ff" targetNamespace="http://schemas.microsoft.com/office/2006/metadata/properties" ma:root="true" ma:fieldsID="676e0b85b827ae08faaea4d501add0a1" ns2:_="" ns3:_="">
    <xsd:import namespace="c44ab56d-57f8-4a14-86db-a39667906be8"/>
    <xsd:import namespace="bbb6251c-984c-4fcb-9547-f40f6d5e63ff"/>
    <xsd:element name="properties">
      <xsd:complexType>
        <xsd:sequence>
          <xsd:element name="documentManagement">
            <xsd:complexType>
              <xsd:all>
                <xsd:element ref="ns2:Category" minOccurs="0"/>
                <xsd:element ref="ns2:Department" minOccurs="0"/>
                <xsd:element ref="ns2:DocumentType" minOccurs="0"/>
                <xsd:element ref="ns3:k04f27a462bd4c45a610623ab03d8a6b" minOccurs="0"/>
                <xsd:element ref="ns3:TaxCatchAll" minOccurs="0"/>
                <xsd:element ref="ns3:nb65ac56c571489cbc31094d7b888b19" minOccurs="0"/>
                <xsd:element ref="ns3:b29dd6ef633047bba64c76c6e215692a" minOccurs="0"/>
                <xsd:element ref="ns3:i77a2d63ec754e4dbbf13ee1f809aa62" minOccurs="0"/>
                <xsd:element ref="ns3:b918a6e12641485a9ca8c2e70b4558c0" minOccurs="0"/>
                <xsd:element ref="ns3:pmCostCentre" minOccurs="0"/>
                <xsd:element ref="ns3:NavigatorClassification" minOccurs="0"/>
                <xsd:element ref="ns2:MediaServiceMetadata" minOccurs="0"/>
                <xsd:element ref="ns2:MediaServiceFastMetadata" minOccurs="0"/>
                <xsd:element ref="ns2:MediaServiceObjectDetectorVersions" minOccurs="0"/>
                <xsd:element ref="ns2:lcf76f155ced4ddcb4097134ff3c332f"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2:MediaServiceLocation" minOccurs="0"/>
                <xsd:element ref="ns2:_Flow_SignoffStatu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4ab56d-57f8-4a14-86db-a39667906be8" elementFormDefault="qualified">
    <xsd:import namespace="http://schemas.microsoft.com/office/2006/documentManagement/types"/>
    <xsd:import namespace="http://schemas.microsoft.com/office/infopath/2007/PartnerControls"/>
    <xsd:element name="Category" ma:index="8" nillable="true" ma:displayName="Category" ma:format="Dropdown" ma:indexed="true" ma:internalName="Category">
      <xsd:simpleType>
        <xsd:restriction base="dms:Text">
          <xsd:maxLength value="255"/>
        </xsd:restriction>
      </xsd:simpleType>
    </xsd:element>
    <xsd:element name="Department" ma:index="9" nillable="true" ma:displayName="Department" ma:format="Dropdown" ma:internalName="Department">
      <xsd:simpleType>
        <xsd:restriction base="dms:Text">
          <xsd:maxLength value="255"/>
        </xsd:restriction>
      </xsd:simpleType>
    </xsd:element>
    <xsd:element name="DocumentType" ma:index="10" nillable="true" ma:displayName="Document Type" ma:format="Dropdown" ma:indexed="true" ma:internalName="DocumentType">
      <xsd:simpleType>
        <xsd:restriction base="dms:Text">
          <xsd:maxLength value="255"/>
        </xsd:restriction>
      </xsd:simpleType>
    </xsd:element>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54dc490e-0ba4-43e8-b334-a6bff8b18b78" ma:termSetId="09814cd3-568e-fe90-9814-8d621ff8fb84" ma:anchorId="fba54fb3-c3e1-fe81-a776-ca4b69148c4d" ma:open="true" ma:isKeyword="false">
      <xsd:complexType>
        <xsd:sequence>
          <xsd:element ref="pc:Terms" minOccurs="0" maxOccurs="1"/>
        </xsd:sequence>
      </xsd:complexType>
    </xsd:element>
    <xsd:element name="MediaServiceGenerationTime" ma:index="29" nillable="true" ma:displayName="MediaServiceGenerationTime" ma:hidden="true" ma:internalName="MediaServiceGenerationTime" ma:readOnly="true">
      <xsd:simpleType>
        <xsd:restriction base="dms:Text"/>
      </xsd:simpleType>
    </xsd:element>
    <xsd:element name="MediaServiceEventHashCode" ma:index="30" nillable="true" ma:displayName="MediaServiceEventHashCode" ma:hidden="true" ma:internalName="MediaServiceEventHashCode" ma:readOnly="true">
      <xsd:simpleType>
        <xsd:restriction base="dms:Text"/>
      </xsd:simpleType>
    </xsd:element>
    <xsd:element name="MediaServiceDateTaken" ma:index="31" nillable="true" ma:displayName="MediaServiceDateTaken" ma:hidden="true" ma:indexed="true" ma:internalName="MediaServiceDateTaken" ma:readOnly="true">
      <xsd:simpleType>
        <xsd:restriction base="dms:Text"/>
      </xsd:simpleType>
    </xsd:element>
    <xsd:element name="MediaLengthInSeconds" ma:index="32" nillable="true" ma:displayName="MediaLengthInSeconds" ma:hidden="true" ma:internalName="MediaLengthInSeconds" ma:readOnly="true">
      <xsd:simpleType>
        <xsd:restriction base="dms:Unknown"/>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Location" ma:index="34" nillable="true" ma:displayName="Location" ma:description="" ma:indexed="true" ma:internalName="MediaServiceLocation" ma:readOnly="true">
      <xsd:simpleType>
        <xsd:restriction base="dms:Text"/>
      </xsd:simpleType>
    </xsd:element>
    <xsd:element name="_Flow_SignoffStatus" ma:index="35" nillable="true" ma:displayName="Sign-off status" ma:internalName="Sign_x002d_off_x0020_status">
      <xsd:simpleType>
        <xsd:restriction base="dms:Text"/>
      </xsd:simpleType>
    </xsd:element>
    <xsd:element name="MediaServiceSearchProperties" ma:index="3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bb6251c-984c-4fcb-9547-f40f6d5e63ff" elementFormDefault="qualified">
    <xsd:import namespace="http://schemas.microsoft.com/office/2006/documentManagement/types"/>
    <xsd:import namespace="http://schemas.microsoft.com/office/infopath/2007/PartnerControls"/>
    <xsd:element name="k04f27a462bd4c45a610623ab03d8a6b" ma:index="12" nillable="true" ma:taxonomy="true" ma:internalName="k04f27a462bd4c45a610623ab03d8a6b" ma:taxonomyFieldName="pmDivision" ma:displayName="Division" ma:readOnly="false" ma:default="-1;#Business Ventures|771822a9-08f4-4b0c-b044-94205102db1e" ma:fieldId="{404f27a4-62bd-4c45-a610-623ab03d8a6b}" ma:sspId="54dc490e-0ba4-43e8-b334-a6bff8b18b78" ma:termSetId="d91d20d7-c3b4-42e2-a4f8-5eca3df6795d"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f01ed893-b677-4de5-8b6b-0c6819b6e06b}" ma:internalName="TaxCatchAll" ma:showField="CatchAllData" ma:web="bbb6251c-984c-4fcb-9547-f40f6d5e63ff">
      <xsd:complexType>
        <xsd:complexContent>
          <xsd:extension base="dms:MultiChoiceLookup">
            <xsd:sequence>
              <xsd:element name="Value" type="dms:Lookup" maxOccurs="unbounded" minOccurs="0" nillable="true"/>
            </xsd:sequence>
          </xsd:extension>
        </xsd:complexContent>
      </xsd:complexType>
    </xsd:element>
    <xsd:element name="nb65ac56c571489cbc31094d7b888b19" ma:index="15" nillable="true" ma:taxonomy="true" ma:internalName="nb65ac56c571489cbc31094d7b888b19" ma:taxonomyFieldName="pmDepartment" ma:displayName="Department" ma:readOnly="false" ma:default="-1;#Pathology|4a117755-78ff-4a2c-8e21-a559b22b64dd" ma:fieldId="{7b65ac56-c571-489c-bc31-094d7b888b19}" ma:sspId="54dc490e-0ba4-43e8-b334-a6bff8b18b78" ma:termSetId="4d67b9e8-cf21-4aa6-83ce-5e4d67120ab4" ma:anchorId="00000000-0000-0000-0000-000000000000" ma:open="false" ma:isKeyword="false">
      <xsd:complexType>
        <xsd:sequence>
          <xsd:element ref="pc:Terms" minOccurs="0" maxOccurs="1"/>
        </xsd:sequence>
      </xsd:complexType>
    </xsd:element>
    <xsd:element name="b29dd6ef633047bba64c76c6e215692a" ma:index="17" nillable="true" ma:taxonomy="true" ma:internalName="b29dd6ef633047bba64c76c6e215692a" ma:taxonomyFieldName="pmAudienceMembers" ma:displayName="Audience and Members" ma:readOnly="false" ma:default="-1;#Internal|2b22734e-9cea-437f-97a4-653416044446" ma:fieldId="{b29dd6ef-6330-47bb-a64c-76c6e215692a}" ma:sspId="54dc490e-0ba4-43e8-b334-a6bff8b18b78" ma:termSetId="62add7b9-57bd-432c-8733-d6a6f14c7fdd" ma:anchorId="00000000-0000-0000-0000-000000000000" ma:open="false" ma:isKeyword="false">
      <xsd:complexType>
        <xsd:sequence>
          <xsd:element ref="pc:Terms" minOccurs="0" maxOccurs="1"/>
        </xsd:sequence>
      </xsd:complexType>
    </xsd:element>
    <xsd:element name="i77a2d63ec754e4dbbf13ee1f809aa62" ma:index="19" nillable="true" ma:taxonomy="true" ma:internalName="i77a2d63ec754e4dbbf13ee1f809aa62" ma:taxonomyFieldName="pmStream" ma:displayName="Stream" ma:readOnly="false" ma:default="-1;#N/A|77aac54e-7746-4232-91ae-96cfc2b44f19" ma:fieldId="{277a2d63-ec75-4e4d-bbf1-3ee1f809aa62}" ma:sspId="54dc490e-0ba4-43e8-b334-a6bff8b18b78" ma:termSetId="1fc35126-0094-4f5b-885a-83fbff8cec4a" ma:anchorId="00000000-0000-0000-0000-000000000000" ma:open="false" ma:isKeyword="false">
      <xsd:complexType>
        <xsd:sequence>
          <xsd:element ref="pc:Terms" minOccurs="0" maxOccurs="1"/>
        </xsd:sequence>
      </xsd:complexType>
    </xsd:element>
    <xsd:element name="b918a6e12641485a9ca8c2e70b4558c0" ma:index="21" nillable="true" ma:taxonomy="true" ma:internalName="b918a6e12641485a9ca8c2e70b4558c0" ma:taxonomyFieldName="pmDataCategory" ma:displayName="Data Category" ma:readOnly="false" ma:default="-1;#Operational|150389d9-0463-4c4a-b800-fb182dbb9bcb" ma:fieldId="{b918a6e1-2641-485a-9ca8-c2e70b4558c0}" ma:sspId="54dc490e-0ba4-43e8-b334-a6bff8b18b78" ma:termSetId="9fd63634-52d1-4d2f-b379-de98110987c9" ma:anchorId="00000000-0000-0000-0000-000000000000" ma:open="false" ma:isKeyword="false">
      <xsd:complexType>
        <xsd:sequence>
          <xsd:element ref="pc:Terms" minOccurs="0" maxOccurs="1"/>
        </xsd:sequence>
      </xsd:complexType>
    </xsd:element>
    <xsd:element name="pmCostCentre" ma:index="22" nillable="true" ma:displayName="Cost Centre" ma:default="" ma:internalName="pmCostCentre" ma:readOnly="false">
      <xsd:simpleType>
        <xsd:restriction base="dms:Text"/>
      </xsd:simpleType>
    </xsd:element>
    <xsd:element name="NavigatorClassification" ma:index="23" nillable="true" ma:displayName="Site Classification" ma:default="Team Workspace" ma:internalName="NavigatorClassifi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315777-40A6-4902-941E-DB1107100AC4}">
  <ds:schemaRefs>
    <ds:schemaRef ds:uri="http://schemas.microsoft.com/office/2006/metadata/properties"/>
    <ds:schemaRef ds:uri="http://schemas.microsoft.com/office/infopath/2007/PartnerControls"/>
    <ds:schemaRef ds:uri="c44ab56d-57f8-4a14-86db-a39667906be8"/>
    <ds:schemaRef ds:uri="bbb6251c-984c-4fcb-9547-f40f6d5e63ff"/>
  </ds:schemaRefs>
</ds:datastoreItem>
</file>

<file path=customXml/itemProps2.xml><?xml version="1.0" encoding="utf-8"?>
<ds:datastoreItem xmlns:ds="http://schemas.openxmlformats.org/officeDocument/2006/customXml" ds:itemID="{68CB57F8-747D-4AEC-9066-3B05F9F1D904}">
  <ds:schemaRefs>
    <ds:schemaRef ds:uri="http://schemas.microsoft.com/sharepoint/v3/contenttype/forms"/>
  </ds:schemaRefs>
</ds:datastoreItem>
</file>

<file path=customXml/itemProps3.xml><?xml version="1.0" encoding="utf-8"?>
<ds:datastoreItem xmlns:ds="http://schemas.openxmlformats.org/officeDocument/2006/customXml" ds:itemID="{22184527-8B53-4EEA-9701-BEE740F43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4ab56d-57f8-4a14-86db-a39667906be8"/>
    <ds:schemaRef ds:uri="bbb6251c-984c-4fcb-9547-f40f6d5e63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165</Words>
  <Characters>664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Ella Thompson</cp:lastModifiedBy>
  <cp:revision>3</cp:revision>
  <dcterms:created xsi:type="dcterms:W3CDTF">2023-05-04T23:00:00Z</dcterms:created>
  <dcterms:modified xsi:type="dcterms:W3CDTF">2024-03-1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1F1F8C0772B440BA84570C3C4286EA</vt:lpwstr>
  </property>
  <property fmtid="{D5CDD505-2E9C-101B-9397-08002B2CF9AE}" pid="3" name="Order">
    <vt:r8>19324800</vt:r8>
  </property>
  <property fmtid="{D5CDD505-2E9C-101B-9397-08002B2CF9AE}" pid="4" name="pmDataCategory">
    <vt:lpwstr>5;#Operational|150389d9-0463-4c4a-b800-fb182dbb9bcb</vt:lpwstr>
  </property>
  <property fmtid="{D5CDD505-2E9C-101B-9397-08002B2CF9AE}" pid="5" name="pmStream">
    <vt:lpwstr>4;#N/A|77aac54e-7746-4232-91ae-96cfc2b44f19</vt:lpwstr>
  </property>
  <property fmtid="{D5CDD505-2E9C-101B-9397-08002B2CF9AE}" pid="6" name="pmAudienceMembers">
    <vt:lpwstr>3;#Internal|2b22734e-9cea-437f-97a4-653416044446</vt:lpwstr>
  </property>
  <property fmtid="{D5CDD505-2E9C-101B-9397-08002B2CF9AE}" pid="7" name="pmDepartment">
    <vt:lpwstr>2;#Pathology|4a117755-78ff-4a2c-8e21-a559b22b64dd</vt:lpwstr>
  </property>
  <property fmtid="{D5CDD505-2E9C-101B-9397-08002B2CF9AE}" pid="8" name="pmDivision">
    <vt:lpwstr>1;#Business Ventures|771822a9-08f4-4b0c-b044-94205102db1e</vt:lpwstr>
  </property>
  <property fmtid="{D5CDD505-2E9C-101B-9397-08002B2CF9AE}" pid="9" name="MediaServiceImageTags">
    <vt:lpwstr/>
  </property>
</Properties>
</file>